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2A23ED1C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7056046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D54953">
        <w:rPr>
          <w:rFonts w:hint="eastAsia"/>
        </w:rPr>
        <w:t>移动控制体</w:t>
      </w:r>
      <w:r w:rsidR="00A83CB6">
        <w:rPr>
          <w:rFonts w:hint="eastAsia"/>
        </w:rPr>
        <w:t>是一种不必追随流体运动的区域</w:t>
      </w:r>
      <w:r w:rsidR="00A83CB6">
        <w:rPr>
          <w:rFonts w:hint="eastAsia"/>
        </w:rPr>
        <w:t>.</w:t>
      </w:r>
      <w:r w:rsidR="00A83CB6">
        <w:t xml:space="preserve"> </w:t>
      </w:r>
      <w:r w:rsidR="00A83CB6">
        <w:rPr>
          <w:rFonts w:hint="eastAsia"/>
        </w:rPr>
        <w:t>关于移动控制体</w:t>
      </w:r>
      <w:r w:rsidR="00D54953">
        <w:rPr>
          <w:rFonts w:hint="eastAsia"/>
        </w:rPr>
        <w:t>的</w:t>
      </w:r>
      <w:r w:rsidR="00E05FF1">
        <w:rPr>
          <w:rFonts w:hint="eastAsia"/>
        </w:rPr>
        <w:t>Reynolds</w:t>
      </w:r>
      <w:r w:rsidR="000122DD">
        <w:rPr>
          <w:rFonts w:hint="eastAsia"/>
        </w:rPr>
        <w:t>输运定理</w:t>
      </w:r>
      <w:r w:rsidR="00E05FF1">
        <w:rPr>
          <w:rFonts w:hint="eastAsia"/>
        </w:rPr>
        <w:t>（</w:t>
      </w:r>
      <w:r w:rsidR="00E05FF1">
        <w:rPr>
          <w:rFonts w:hint="eastAsia"/>
        </w:rPr>
        <w:t>RTT</w:t>
      </w:r>
      <w:r w:rsidR="00E05FF1">
        <w:rPr>
          <w:rFonts w:hint="eastAsia"/>
        </w:rPr>
        <w:t>）</w:t>
      </w:r>
      <w:r w:rsidR="00275B31">
        <w:rPr>
          <w:rFonts w:hint="eastAsia"/>
        </w:rPr>
        <w:t>是</w:t>
      </w:r>
      <w:r w:rsidR="00E47211">
        <w:rPr>
          <w:rFonts w:hint="eastAsia"/>
        </w:rPr>
        <w:t>关于</w:t>
      </w:r>
      <w:r w:rsidR="00275B31">
        <w:rPr>
          <w:rFonts w:hint="eastAsia"/>
        </w:rPr>
        <w:t>含参变量积分的</w:t>
      </w:r>
      <w:r w:rsidR="00275B31">
        <w:rPr>
          <w:rFonts w:hint="eastAsia"/>
        </w:rPr>
        <w:t>Leibniz</w:t>
      </w:r>
      <w:r w:rsidR="00275B31">
        <w:rPr>
          <w:rFonts w:hint="eastAsia"/>
        </w:rPr>
        <w:t>定理在高维情形下的推广</w:t>
      </w:r>
      <w:r w:rsidR="00275B31">
        <w:rPr>
          <w:rFonts w:hint="eastAsia"/>
        </w:rPr>
        <w:t>.</w:t>
      </w:r>
      <w:r w:rsidR="00D27A76">
        <w:t xml:space="preserve"> </w:t>
      </w:r>
      <w:r w:rsidR="00804C53">
        <w:rPr>
          <w:rFonts w:hint="eastAsia"/>
        </w:rPr>
        <w:t>包括随体导数公式在内的</w:t>
      </w:r>
      <w:r w:rsidR="008328FC">
        <w:rPr>
          <w:rFonts w:hint="eastAsia"/>
        </w:rPr>
        <w:t>一些</w:t>
      </w:r>
      <w:r w:rsidR="00804C53">
        <w:rPr>
          <w:rFonts w:hint="eastAsia"/>
        </w:rPr>
        <w:t>流体力学基本结果</w:t>
      </w:r>
      <w:r w:rsidR="008328FC">
        <w:rPr>
          <w:rFonts w:hint="eastAsia"/>
        </w:rPr>
        <w:t>可视作</w:t>
      </w:r>
      <w:r w:rsidR="008328FC">
        <w:rPr>
          <w:rFonts w:hint="eastAsia"/>
        </w:rPr>
        <w:t>RTT</w:t>
      </w:r>
      <w:r w:rsidR="008328FC">
        <w:rPr>
          <w:rFonts w:hint="eastAsia"/>
        </w:rPr>
        <w:t>的直接推论</w:t>
      </w:r>
      <w:r w:rsidR="00804C53">
        <w:rPr>
          <w:rFonts w:hint="eastAsia"/>
        </w:rPr>
        <w:t>.</w:t>
      </w:r>
      <w:r w:rsidR="00804C53">
        <w:t xml:space="preserve"> </w:t>
      </w:r>
      <w:r w:rsidR="00A84EFD">
        <w:rPr>
          <w:rFonts w:hint="eastAsia"/>
        </w:rPr>
        <w:t>由</w:t>
      </w:r>
      <w:r w:rsidR="00295F21">
        <w:rPr>
          <w:rFonts w:hint="eastAsia"/>
        </w:rPr>
        <w:t>R</w:t>
      </w:r>
      <w:r w:rsidR="00295F21">
        <w:t>TT</w:t>
      </w:r>
      <w:r w:rsidR="00295F21">
        <w:rPr>
          <w:rFonts w:hint="eastAsia"/>
        </w:rPr>
        <w:t>可以</w:t>
      </w:r>
      <w:r w:rsidR="00D54953">
        <w:rPr>
          <w:rFonts w:hint="eastAsia"/>
        </w:rPr>
        <w:t>统一对描述流体运动的两种方法——</w:t>
      </w:r>
      <w:proofErr w:type="spellStart"/>
      <w:r w:rsidR="00D54953">
        <w:rPr>
          <w:rFonts w:hint="eastAsia"/>
        </w:rPr>
        <w:t>Lagrangian</w:t>
      </w:r>
      <w:proofErr w:type="spellEnd"/>
      <w:r w:rsidR="00D54953">
        <w:rPr>
          <w:rFonts w:hint="eastAsia"/>
        </w:rPr>
        <w:t>描述和</w:t>
      </w:r>
      <w:r w:rsidR="00D54953">
        <w:rPr>
          <w:rFonts w:hint="eastAsia"/>
        </w:rPr>
        <w:t>Eulerian</w:t>
      </w:r>
      <w:r w:rsidR="00D54953">
        <w:rPr>
          <w:rFonts w:hint="eastAsia"/>
        </w:rPr>
        <w:t>描述的</w:t>
      </w:r>
      <w:r w:rsidR="004F372E">
        <w:rPr>
          <w:rFonts w:hint="eastAsia"/>
        </w:rPr>
        <w:t>理解</w:t>
      </w:r>
      <w:r w:rsidR="00D54953">
        <w:rPr>
          <w:rFonts w:hint="eastAsia"/>
        </w:rPr>
        <w:t>.</w:t>
      </w:r>
      <w:r w:rsidR="0083271C">
        <w:t xml:space="preserve"> </w:t>
      </w:r>
      <w:r w:rsidR="0083271C">
        <w:rPr>
          <w:rFonts w:hint="eastAsia"/>
        </w:rPr>
        <w:t>不可压缩流体的连续方程</w:t>
      </w:r>
      <w:r w:rsidR="00B5647B">
        <w:rPr>
          <w:rFonts w:hint="eastAsia"/>
        </w:rPr>
        <w:t>是</w:t>
      </w:r>
      <w:r w:rsidR="000C5641">
        <w:rPr>
          <w:rFonts w:hint="eastAsia"/>
        </w:rPr>
        <w:t>流速</w:t>
      </w:r>
      <w:r w:rsidR="00B5647B">
        <w:rPr>
          <w:rFonts w:hint="eastAsia"/>
        </w:rPr>
        <w:t>的散度为</w:t>
      </w:r>
      <w:r w:rsidR="00B5647B">
        <w:rPr>
          <w:rFonts w:hint="eastAsia"/>
        </w:rPr>
        <w:t>0.</w:t>
      </w:r>
      <w:r w:rsidR="00B5647B">
        <w:t xml:space="preserve"> </w:t>
      </w:r>
      <w:r w:rsidR="00AE5A11">
        <w:rPr>
          <w:rFonts w:hint="eastAsia"/>
        </w:rPr>
        <w:t>海水的状态方程</w:t>
      </w:r>
      <w:r w:rsidR="008B4F78">
        <w:rPr>
          <w:rFonts w:hint="eastAsia"/>
        </w:rPr>
        <w:t>是非线性的</w:t>
      </w:r>
      <w:r w:rsidR="008B4F78">
        <w:rPr>
          <w:rFonts w:hint="eastAsia"/>
        </w:rPr>
        <w:t>.</w:t>
      </w:r>
      <w:r w:rsidR="00703C32">
        <w:t xml:space="preserve"> </w:t>
      </w:r>
      <w:r w:rsidR="00020554" w:rsidRPr="00020554">
        <w:t>TEOS-10</w:t>
      </w:r>
      <w:r w:rsidR="00020554" w:rsidRPr="00020554">
        <w:t>基于</w:t>
      </w:r>
      <w:r w:rsidR="00020554" w:rsidRPr="00020554">
        <w:t>Gibbs</w:t>
      </w:r>
      <w:r w:rsidR="00020554" w:rsidRPr="00020554">
        <w:t>函数公式，海水的所有热力学特性（密度、</w:t>
      </w:r>
      <w:proofErr w:type="gramStart"/>
      <w:r w:rsidR="00020554" w:rsidRPr="00020554">
        <w:t>焓</w:t>
      </w:r>
      <w:proofErr w:type="gramEnd"/>
      <w:r w:rsidR="00020554" w:rsidRPr="00020554">
        <w:t>、熵声速等）都可以热力学一致的方式推导出来</w:t>
      </w:r>
      <w:r w:rsidR="00020554">
        <w:rPr>
          <w:rFonts w:hint="eastAsia"/>
        </w:rPr>
        <w:t>.</w:t>
      </w:r>
      <w:r w:rsidR="00020554">
        <w:t xml:space="preserve"> </w:t>
      </w:r>
      <w:r w:rsidR="00B5647B">
        <w:rPr>
          <w:rFonts w:hint="eastAsia"/>
        </w:rPr>
        <w:t>使用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计算位温、密度等海水状态参量，首先要遵循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规范将海水现场温度和以实用盐标定义的盐度转换为“绝对盐度”（</w:t>
      </w:r>
      <w:r w:rsidR="00B5647B" w:rsidRPr="00C048D9">
        <w:rPr>
          <w:rFonts w:hint="eastAsia"/>
          <w:i/>
        </w:rPr>
        <w:t>Absolute</w:t>
      </w:r>
      <w:r w:rsidR="00B5647B" w:rsidRPr="00C048D9">
        <w:rPr>
          <w:i/>
        </w:rPr>
        <w:t xml:space="preserve"> </w:t>
      </w:r>
      <w:r w:rsidR="00B5647B" w:rsidRPr="00C048D9">
        <w:rPr>
          <w:rFonts w:hint="eastAsia"/>
          <w:i/>
        </w:rPr>
        <w:t>Salinity</w:t>
      </w:r>
      <w:r w:rsidR="00B5647B">
        <w:rPr>
          <w:rFonts w:hint="eastAsia"/>
        </w:rPr>
        <w:t>）和“保守温度”（</w:t>
      </w:r>
      <w:r w:rsidR="00B5647B" w:rsidRPr="00756F07">
        <w:rPr>
          <w:i/>
        </w:rPr>
        <w:t>Conservative Temperature</w:t>
      </w:r>
      <w:r w:rsidR="00B5647B">
        <w:rPr>
          <w:rFonts w:hint="eastAsia"/>
        </w:rPr>
        <w:t>）</w:t>
      </w:r>
      <w:r w:rsidR="00B5647B">
        <w:rPr>
          <w:rFonts w:hint="eastAsia"/>
        </w:rPr>
        <w:t>.</w:t>
      </w:r>
      <w:r w:rsidR="00534321">
        <w:t xml:space="preserve"> </w:t>
      </w:r>
      <w:r w:rsidR="005B09BE">
        <w:rPr>
          <w:rFonts w:hint="eastAsia"/>
        </w:rPr>
        <w:t>本文使用的程序和文档发布于</w:t>
      </w:r>
      <w:r w:rsidR="00FB41B9">
        <w:fldChar w:fldCharType="begin"/>
      </w:r>
      <w:r w:rsidR="00F00069">
        <w:instrText>HYPERLINK "https://grwei.github.io/SJTU_2021-2022-2-MS8402/"</w:instrText>
      </w:r>
      <w:r w:rsidR="00FB41B9">
        <w:fldChar w:fldCharType="separate"/>
      </w:r>
      <w:r w:rsidR="00F00069">
        <w:rPr>
          <w:rStyle w:val="aa"/>
        </w:rPr>
        <w:t>https://grwei.github.io/SJTU_2021-2022-2-MS8402/</w:t>
      </w:r>
      <w:r w:rsidR="00FB41B9">
        <w:fldChar w:fldCharType="end"/>
      </w:r>
      <w:r w:rsidR="00FB41B9">
        <w:t>.</w:t>
      </w:r>
    </w:p>
    <w:p w14:paraId="4033BAFA" w14:textId="0936D698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D91BE1">
        <w:rPr>
          <w:rFonts w:hint="eastAsia"/>
        </w:rPr>
        <w:t>雷诺输运定理</w:t>
      </w:r>
      <w:r w:rsidR="00E81FB1">
        <w:rPr>
          <w:rFonts w:hint="eastAsia"/>
        </w:rPr>
        <w:t>，</w:t>
      </w:r>
      <w:r w:rsidR="00D91BE1">
        <w:rPr>
          <w:rFonts w:hint="eastAsia"/>
        </w:rPr>
        <w:t>流体运动学，</w:t>
      </w:r>
      <w:r w:rsidR="004C6BA8">
        <w:rPr>
          <w:rFonts w:hint="eastAsia"/>
        </w:rPr>
        <w:t>连续方程，状态方程，</w:t>
      </w:r>
      <w:r w:rsidR="004C6BA8">
        <w:rPr>
          <w:rFonts w:hint="eastAsia"/>
        </w:rPr>
        <w:t>TEOS</w:t>
      </w:r>
      <w:r w:rsidR="004C6BA8">
        <w:t>-10</w:t>
      </w:r>
    </w:p>
    <w:p w14:paraId="76194AE6" w14:textId="4B0C9CD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 1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60BC7E18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7056047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B50C9C">
        <w:rPr>
          <w:rFonts w:hint="eastAsia"/>
        </w:rPr>
        <w:t>：</w:t>
      </w:r>
      <w:r w:rsidR="003B48E1" w:rsidRPr="003B48E1">
        <w:t xml:space="preserve">A moving control volume is a region that does not have to follow the motion of the fluid. The Reynolds transport theorem (RTT) for a moving control volume is an extension of Leibniz's theorem for integrals with parameters in high-dimensional cases. The basic results of fluid mechanics including the volume derivative formula. RTT can unify the understanding of the two methods of describing fluid motion - </w:t>
      </w:r>
      <w:proofErr w:type="spellStart"/>
      <w:r w:rsidR="003B48E1" w:rsidRPr="003B48E1">
        <w:t>Lagrangian</w:t>
      </w:r>
      <w:proofErr w:type="spellEnd"/>
      <w:r w:rsidR="003B48E1" w:rsidRPr="003B48E1">
        <w:t xml:space="preserve"> description and Eulerian description. The continuity equation of an incompressible fluid is that the divergence of the flow velocity is 0. The state of seawater </w:t>
      </w:r>
      <w:proofErr w:type="gramStart"/>
      <w:r w:rsidR="003B48E1" w:rsidRPr="003B48E1">
        <w:t>The</w:t>
      </w:r>
      <w:proofErr w:type="gramEnd"/>
      <w:r w:rsidR="003B48E1" w:rsidRPr="003B48E1">
        <w:t xml:space="preserve"> equation is nonlinear. TEOS-10 is based on the Gibbs function formula, and all thermodynamic properties of seawater (density, enthalpy, entropy sound velocity, etc.) can be derived in a thermodynamically consistent way. Using TEOS-10 to calculate seawater state parameters such as potential temperature and density, First, the field temperature of seawater and the salinity defined by the practical salt scale are converted into "</w:t>
      </w:r>
      <w:r w:rsidR="003B48E1" w:rsidRPr="00673F08">
        <w:rPr>
          <w:i/>
        </w:rPr>
        <w:t>Absolute Salinity</w:t>
      </w:r>
      <w:r w:rsidR="003B48E1" w:rsidRPr="003B48E1">
        <w:t>" and "</w:t>
      </w:r>
      <w:r w:rsidR="003B48E1" w:rsidRPr="00673F08">
        <w:rPr>
          <w:i/>
        </w:rPr>
        <w:t>Conservative Temperature</w:t>
      </w:r>
      <w:r w:rsidR="003B48E1" w:rsidRPr="003B48E1">
        <w:t>" according to the TEOS-10 specification.</w:t>
      </w:r>
      <w:r w:rsidR="00903878">
        <w:t xml:space="preserve"> </w:t>
      </w:r>
      <w:r w:rsidR="00903878" w:rsidRPr="00903878">
        <w:t xml:space="preserve">The programs and documents used in this article are published at 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48D79DB0" w14:textId="77777777" w:rsidR="0043577F" w:rsidRDefault="00811F99" w:rsidP="009747B0">
      <w:pPr>
        <w:pStyle w:val="a2"/>
        <w:sectPr w:rsidR="0043577F" w:rsidSect="00D7430D">
          <w:headerReference w:type="default" r:id="rId9"/>
          <w:footerReference w:type="default" r:id="rId10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B50C9C">
        <w:rPr>
          <w:rFonts w:hint="eastAsia"/>
        </w:rPr>
        <w:t>：</w:t>
      </w:r>
      <w:r w:rsidR="003B06BE" w:rsidRPr="003B06BE">
        <w:t>Reynolds Transport Theorem, Fluid Kinematics, Continuity Equation, Equation of State, TEOS-10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30FE9B78" w14:textId="54120C4B" w:rsidR="00851F72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7056046" w:history="1">
            <w:r w:rsidR="00851F72" w:rsidRPr="00EC2708">
              <w:rPr>
                <w:rStyle w:val="aa"/>
                <w:noProof/>
              </w:rPr>
              <w:t>摘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9F118D" w14:textId="05D91570" w:rsidR="00851F72" w:rsidRDefault="0055381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7" w:history="1">
            <w:r w:rsidR="00851F72" w:rsidRPr="00EC2708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B712897" w14:textId="275C9E89" w:rsidR="00851F72" w:rsidRDefault="0055381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8" w:history="1">
            <w:r w:rsidR="00851F72" w:rsidRPr="00EC2708">
              <w:rPr>
                <w:rStyle w:val="aa"/>
                <w:noProof/>
              </w:rPr>
              <w:t xml:space="preserve">1 </w:t>
            </w:r>
            <w:r w:rsidR="00851F72" w:rsidRPr="00EC2708">
              <w:rPr>
                <w:rStyle w:val="aa"/>
                <w:noProof/>
              </w:rPr>
              <w:t>流体运动学基础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F2EDE94" w14:textId="6CB4AA58" w:rsidR="00851F72" w:rsidRDefault="0055381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9" w:history="1">
            <w:r w:rsidR="00851F72" w:rsidRPr="00EC2708">
              <w:rPr>
                <w:rStyle w:val="aa"/>
                <w:noProof/>
              </w:rPr>
              <w:t xml:space="preserve">2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1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1DB6AC" w14:textId="1572F079" w:rsidR="00851F72" w:rsidRDefault="0055381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0" w:history="1">
            <w:r w:rsidR="00851F72" w:rsidRPr="00EC2708">
              <w:rPr>
                <w:rStyle w:val="aa"/>
                <w:noProof/>
              </w:rPr>
              <w:t xml:space="preserve">2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2F5B556" w14:textId="1999B10E" w:rsidR="00851F72" w:rsidRDefault="0055381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1" w:history="1">
            <w:r w:rsidR="00851F72" w:rsidRPr="00EC2708">
              <w:rPr>
                <w:rStyle w:val="aa"/>
                <w:noProof/>
              </w:rPr>
              <w:t xml:space="preserve">2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73A5758" w14:textId="5FFA7E7A" w:rsidR="00851F72" w:rsidRDefault="0055381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2" w:history="1">
            <w:r w:rsidR="00851F72" w:rsidRPr="00EC2708">
              <w:rPr>
                <w:rStyle w:val="aa"/>
                <w:noProof/>
              </w:rPr>
              <w:t xml:space="preserve">3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2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2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35A02A" w14:textId="021202FC" w:rsidR="00851F72" w:rsidRDefault="0055381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3" w:history="1">
            <w:r w:rsidR="00851F72" w:rsidRPr="00EC2708">
              <w:rPr>
                <w:rStyle w:val="aa"/>
                <w:noProof/>
              </w:rPr>
              <w:t xml:space="preserve">3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3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84E32E4" w14:textId="49E774A2" w:rsidR="00851F72" w:rsidRDefault="0055381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4" w:history="1">
            <w:r w:rsidR="00851F72" w:rsidRPr="00EC2708">
              <w:rPr>
                <w:rStyle w:val="aa"/>
                <w:noProof/>
              </w:rPr>
              <w:t xml:space="preserve">3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4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B03212F" w14:textId="7803F070" w:rsidR="00851F72" w:rsidRDefault="0055381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5" w:history="1">
            <w:r w:rsidR="00851F72" w:rsidRPr="00EC2708">
              <w:rPr>
                <w:rStyle w:val="aa"/>
                <w:noProof/>
              </w:rPr>
              <w:t xml:space="preserve">4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3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5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1CBF13" w14:textId="11AFC921" w:rsidR="00851F72" w:rsidRDefault="0055381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6" w:history="1">
            <w:r w:rsidR="00851F72" w:rsidRPr="00EC2708">
              <w:rPr>
                <w:rStyle w:val="aa"/>
                <w:noProof/>
              </w:rPr>
              <w:t xml:space="preserve">4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3DAFBD2" w14:textId="21EBD043" w:rsidR="00851F72" w:rsidRDefault="0055381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7" w:history="1">
            <w:r w:rsidR="00851F72" w:rsidRPr="00EC2708">
              <w:rPr>
                <w:rStyle w:val="aa"/>
                <w:noProof/>
              </w:rPr>
              <w:t xml:space="preserve">4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2FB5871" w14:textId="276B33DB" w:rsidR="00851F72" w:rsidRDefault="0055381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8" w:history="1">
            <w:r w:rsidR="00851F72" w:rsidRPr="00EC2708">
              <w:rPr>
                <w:rStyle w:val="aa"/>
                <w:noProof/>
              </w:rPr>
              <w:t>References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7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0F7CC6E3" w14:textId="0A7DF3A2" w:rsidR="00851F72" w:rsidRDefault="0055381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9" w:history="1">
            <w:r w:rsidR="00851F72" w:rsidRPr="00EC2708">
              <w:rPr>
                <w:rStyle w:val="aa"/>
                <w:noProof/>
              </w:rPr>
              <w:t>附录</w:t>
            </w:r>
            <w:r w:rsidR="00851F72" w:rsidRPr="00EC2708">
              <w:rPr>
                <w:rStyle w:val="aa"/>
                <w:noProof/>
              </w:rPr>
              <w:t xml:space="preserve">A </w:t>
            </w:r>
            <w:r w:rsidR="00851F72" w:rsidRPr="00EC2708">
              <w:rPr>
                <w:rStyle w:val="aa"/>
                <w:noProof/>
              </w:rPr>
              <w:t>本作业使用的</w:t>
            </w:r>
            <w:r w:rsidR="00851F72" w:rsidRPr="00EC2708">
              <w:rPr>
                <w:rStyle w:val="aa"/>
                <w:noProof/>
              </w:rPr>
              <w:t>MATLAB</w:t>
            </w:r>
            <w:r w:rsidR="00851F72" w:rsidRPr="00EC2708">
              <w:rPr>
                <w:rStyle w:val="aa"/>
                <w:noProof/>
              </w:rPr>
              <w:t>程序源代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0E6B227" w14:textId="501AD602" w:rsidR="00851F72" w:rsidRDefault="0055381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0" w:history="1">
            <w:r w:rsidR="00851F72" w:rsidRPr="00EC2708">
              <w:rPr>
                <w:rStyle w:val="aa"/>
                <w:noProof/>
              </w:rPr>
              <w:t xml:space="preserve">A.1 </w:t>
            </w:r>
            <w:r w:rsidR="00851F72" w:rsidRPr="00EC2708">
              <w:rPr>
                <w:rStyle w:val="aa"/>
                <w:noProof/>
              </w:rPr>
              <w:t>主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6D4D6B24" w14:textId="4F4CEE52" w:rsidR="00851F72" w:rsidRDefault="0055381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1" w:history="1">
            <w:r w:rsidR="00851F72" w:rsidRPr="00EC2708">
              <w:rPr>
                <w:rStyle w:val="aa"/>
                <w:noProof/>
              </w:rPr>
              <w:t xml:space="preserve">A.2 </w:t>
            </w:r>
            <w:r w:rsidR="00851F72" w:rsidRPr="00EC2708">
              <w:rPr>
                <w:rStyle w:val="aa"/>
                <w:noProof/>
              </w:rPr>
              <w:t>子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D949969" w14:textId="7199B696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453D5AC9" w:rsidR="007D4258" w:rsidRDefault="0070305B" w:rsidP="00234E56">
      <w:pPr>
        <w:pStyle w:val="1"/>
        <w:widowControl/>
        <w:spacing w:before="156" w:after="156"/>
      </w:pPr>
      <w:bookmarkStart w:id="2" w:name="_Toc97056048"/>
      <w:r>
        <w:rPr>
          <w:rFonts w:hint="eastAsia"/>
        </w:rPr>
        <w:lastRenderedPageBreak/>
        <w:t>流体运动学基础</w:t>
      </w:r>
      <w:bookmarkEnd w:id="2"/>
    </w:p>
    <w:p w14:paraId="2938E783" w14:textId="4AAB00DC" w:rsidR="005A265F" w:rsidRDefault="005A265F" w:rsidP="0017033C">
      <w:pPr>
        <w:pStyle w:val="a2"/>
      </w:pPr>
      <w:r>
        <w:rPr>
          <w:rFonts w:hint="eastAsia"/>
        </w:rPr>
        <w:t>本节</w:t>
      </w:r>
      <w:r w:rsidR="000547B5">
        <w:rPr>
          <w:rFonts w:hint="eastAsia"/>
        </w:rPr>
        <w:t>简要</w:t>
      </w:r>
      <w:r>
        <w:rPr>
          <w:rFonts w:hint="eastAsia"/>
        </w:rPr>
        <w:t>回顾流体</w:t>
      </w:r>
      <w:r w:rsidR="005F2756">
        <w:rPr>
          <w:rFonts w:hint="eastAsia"/>
        </w:rPr>
        <w:t>运动学</w:t>
      </w:r>
      <w:r>
        <w:rPr>
          <w:rFonts w:hint="eastAsia"/>
        </w:rPr>
        <w:t>中一些基本</w:t>
      </w:r>
      <w:r w:rsidR="005F2756">
        <w:rPr>
          <w:rFonts w:hint="eastAsia"/>
        </w:rPr>
        <w:t>且重要的</w:t>
      </w:r>
      <w:r>
        <w:rPr>
          <w:rFonts w:hint="eastAsia"/>
        </w:rPr>
        <w:t>结果</w:t>
      </w:r>
      <w:r>
        <w:rPr>
          <w:rFonts w:hint="eastAsia"/>
        </w:rPr>
        <w:t>.</w:t>
      </w:r>
    </w:p>
    <w:p w14:paraId="795B125E" w14:textId="555FA2D8" w:rsidR="00432C03" w:rsidRDefault="00432C03" w:rsidP="0017033C">
      <w:pPr>
        <w:pStyle w:val="a2"/>
      </w:pPr>
      <w:r>
        <w:rPr>
          <w:rFonts w:hint="eastAsia"/>
        </w:rPr>
        <w:t>描述流体运动的两种方法——</w:t>
      </w:r>
      <w:proofErr w:type="spellStart"/>
      <w:r w:rsidRPr="005D5267">
        <w:t>Lagrangian</w:t>
      </w:r>
      <w:proofErr w:type="spellEnd"/>
      <w:r>
        <w:rPr>
          <w:rFonts w:hint="eastAsia"/>
        </w:rPr>
        <w:t>描述（流体质点的观点）和</w:t>
      </w:r>
      <w:r w:rsidRPr="005D5267">
        <w:rPr>
          <w:rFonts w:hint="eastAsia"/>
        </w:rPr>
        <w:t>Euler</w:t>
      </w:r>
      <w:r w:rsidRPr="005D5267">
        <w:t>ian</w:t>
      </w:r>
      <w:r>
        <w:rPr>
          <w:rFonts w:hint="eastAsia"/>
        </w:rPr>
        <w:t>描述（场的观点）的联系被定义为</w:t>
      </w:r>
      <w:r w:rsidR="00C61356">
        <w:rPr>
          <w:rFonts w:hint="eastAsia"/>
        </w:rPr>
        <w:t xml:space="preserve"> </w:t>
      </w:r>
      <w:r w:rsidR="00E13D5D" w:rsidRPr="00E13D5D">
        <w:fldChar w:fldCharType="begin"/>
      </w:r>
      <w:r w:rsidR="00E13D5D">
        <w:instrText xml:space="preserve"> ADDIN EN.CITE &lt;EndNote&gt;&lt;Cite&gt;&lt;Author&gt;Kundu&lt;/Author&gt;&lt;Year&gt;2016&lt;/Year&gt;&lt;RecNum&gt;1&lt;/RecNum&gt;&lt;Pages&gt;82&lt;/Pages&gt;&lt;DisplayText&gt;(Kundu et al., 2016, p. 82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13D5D" w:rsidRPr="00E13D5D">
        <w:fldChar w:fldCharType="separate"/>
      </w:r>
      <w:r w:rsidR="00E13D5D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Kundu et al., 2016, p. 82</w:t>
        </w:r>
      </w:hyperlink>
      <w:r w:rsidR="00E13D5D">
        <w:rPr>
          <w:noProof/>
        </w:rPr>
        <w:t>)</w:t>
      </w:r>
      <w:r w:rsidR="00E13D5D" w:rsidRPr="00E13D5D">
        <w:fldChar w:fldCharType="end"/>
      </w:r>
    </w:p>
    <w:p w14:paraId="30458278" w14:textId="5D77DE44" w:rsidR="00432C03" w:rsidRDefault="00DA1FAB" w:rsidP="00432C03">
      <w:pPr>
        <w:pStyle w:val="a2"/>
        <w:ind w:firstLine="0"/>
      </w:pPr>
      <w:r>
        <w:rPr>
          <w:noProof/>
        </w:rPr>
        <w:drawing>
          <wp:inline distT="0" distB="0" distL="0" distR="0" wp14:anchorId="5A96BFD4" wp14:editId="5D6DFC74">
            <wp:extent cx="5274310" cy="167640"/>
            <wp:effectExtent l="0" t="0" r="254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8B0A0" w14:textId="50F71741" w:rsidR="00C61356" w:rsidRDefault="00C61356" w:rsidP="00C61356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 xml:space="preserve"> </m:t>
        </m:r>
      </m:oMath>
      <w:r w:rsidR="005D5FAD">
        <w:rPr>
          <w:rFonts w:hint="eastAsia"/>
        </w:rPr>
        <w:t>是任意标量</w:t>
      </w:r>
      <w:r w:rsidR="00806986">
        <w:rPr>
          <w:rFonts w:hint="eastAsia"/>
        </w:rPr>
        <w:t>，向量或张量</w:t>
      </w:r>
      <w:r w:rsidR="00806986">
        <w:rPr>
          <w:rFonts w:hint="eastAsia"/>
        </w:rPr>
        <w:t>.</w:t>
      </w:r>
      <w:r w:rsidR="00DA1FAB">
        <w:t xml:space="preserve"> </w:t>
      </w:r>
      <w:r w:rsidR="00DA1FAB">
        <w:rPr>
          <w:rFonts w:hint="eastAsia"/>
        </w:rPr>
        <w:t>由此</w:t>
      </w:r>
      <w:r w:rsidR="000C6D8D">
        <w:rPr>
          <w:rFonts w:hint="eastAsia"/>
        </w:rPr>
        <w:t>定义随体导数</w:t>
      </w:r>
      <w:r w:rsidR="000C6D8D">
        <w:rPr>
          <w:rFonts w:hint="eastAsia"/>
        </w:rPr>
        <w:t xml:space="preserve"> (</w:t>
      </w:r>
      <w:r w:rsidR="000C6D8D" w:rsidRPr="000C6D8D">
        <w:rPr>
          <w:i/>
        </w:rPr>
        <w:t>material</w:t>
      </w:r>
      <w:r w:rsidR="000C6D8D" w:rsidRPr="000C6D8D">
        <w:t xml:space="preserve">, </w:t>
      </w:r>
      <w:r w:rsidR="000C6D8D" w:rsidRPr="000C6D8D">
        <w:rPr>
          <w:i/>
        </w:rPr>
        <w:t>substantial</w:t>
      </w:r>
      <w:r w:rsidR="000C6D8D" w:rsidRPr="000C6D8D">
        <w:t xml:space="preserve">, or </w:t>
      </w:r>
      <w:r w:rsidR="000C6D8D" w:rsidRPr="000C6D8D">
        <w:rPr>
          <w:i/>
        </w:rPr>
        <w:t>particle</w:t>
      </w:r>
      <w:r w:rsidR="000C6D8D" w:rsidRPr="000C6D8D">
        <w:t xml:space="preserve"> </w:t>
      </w:r>
      <w:r w:rsidR="000C6D8D" w:rsidRPr="000C6D8D">
        <w:rPr>
          <w:i/>
        </w:rPr>
        <w:t>derivative</w:t>
      </w:r>
      <w:r w:rsidR="000C6D8D">
        <w:t>)</w:t>
      </w:r>
      <w:r w:rsidR="000C6D8D">
        <w:rPr>
          <w:rFonts w:hint="eastAsia"/>
        </w:rPr>
        <w:t>，</w:t>
      </w:r>
      <w:r w:rsidR="005D5267">
        <w:rPr>
          <w:rFonts w:hint="eastAsia"/>
        </w:rPr>
        <w:t>它是</w:t>
      </w:r>
      <w:proofErr w:type="spellStart"/>
      <w:r w:rsidR="005D5267" w:rsidRPr="005D5267">
        <w:t>Lagrangian</w:t>
      </w:r>
      <w:proofErr w:type="spellEnd"/>
      <w:r w:rsidR="005D5267">
        <w:rPr>
          <w:rFonts w:hint="eastAsia"/>
        </w:rPr>
        <w:t>描述下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D5267">
        <w:rPr>
          <w:rFonts w:hint="eastAsia"/>
        </w:rPr>
        <w:t>对时间的全导数，</w:t>
      </w:r>
      <w:r w:rsidR="000C6D8D">
        <w:rPr>
          <w:rFonts w:hint="eastAsia"/>
        </w:rPr>
        <w:t>并可导出其</w:t>
      </w:r>
      <w:r w:rsidR="000C6D8D">
        <w:rPr>
          <w:rFonts w:hint="eastAsia"/>
        </w:rPr>
        <w:t>Euler</w:t>
      </w:r>
      <w:r w:rsidR="000C6D8D">
        <w:t>ian</w:t>
      </w:r>
      <w:r w:rsidR="00485181">
        <w:rPr>
          <w:rFonts w:hint="eastAsia"/>
        </w:rPr>
        <w:t>描述</w:t>
      </w:r>
      <w:r w:rsidR="000C6D8D">
        <w:rPr>
          <w:rFonts w:hint="eastAsia"/>
        </w:rPr>
        <w:t>下的表达式</w:t>
      </w:r>
      <w:bookmarkStart w:id="3" w:name="Eq_3_5"/>
      <w:bookmarkEnd w:id="3"/>
      <w:r w:rsidR="00527A61">
        <w:rPr>
          <w:rFonts w:hint="eastAsia"/>
        </w:rPr>
        <w:t xml:space="preserve"> </w:t>
      </w:r>
      <w:r w:rsidR="00527A61" w:rsidRPr="00E13D5D">
        <w:fldChar w:fldCharType="begin"/>
      </w:r>
      <w:r w:rsidR="00527A61">
        <w:instrText xml:space="preserve"> ADDIN EN.CITE &lt;EndNote&gt;&lt;Cite ExcludeAuth="1" ExcludeYear="1"&gt;&lt;Author&gt;Kundu&lt;/Author&gt;&lt;Year&gt;2016&lt;/Year&gt;&lt;RecNum&gt;1&lt;/RecNum&gt;&lt;Pages&gt;83&lt;/Pages&gt;&lt;DisplayText&gt;(p. 8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527A61" w:rsidRPr="00E13D5D">
        <w:fldChar w:fldCharType="separate"/>
      </w:r>
      <w:r w:rsidR="00527A61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. 83</w:t>
        </w:r>
      </w:hyperlink>
      <w:r w:rsidR="00527A61">
        <w:rPr>
          <w:noProof/>
        </w:rPr>
        <w:t>)</w:t>
      </w:r>
      <w:r w:rsidR="00527A61" w:rsidRPr="00E13D5D">
        <w:fldChar w:fldCharType="end"/>
      </w:r>
      <w:r w:rsidR="00B507D1">
        <w:rPr>
          <w:rFonts w:hint="eastAsia"/>
        </w:rPr>
        <w:t>：</w:t>
      </w:r>
    </w:p>
    <w:p w14:paraId="77183297" w14:textId="387B042F" w:rsidR="005D5267" w:rsidRDefault="00B507D1" w:rsidP="005D5267">
      <w:pPr>
        <w:pStyle w:val="a2"/>
        <w:ind w:firstLine="0"/>
      </w:pPr>
      <w:r>
        <w:rPr>
          <w:noProof/>
        </w:rPr>
        <w:drawing>
          <wp:inline distT="0" distB="0" distL="0" distR="0" wp14:anchorId="222B7975" wp14:editId="57A22947">
            <wp:extent cx="5274310" cy="316865"/>
            <wp:effectExtent l="0" t="0" r="2540" b="698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64776" w14:textId="77777777" w:rsidR="003C52DE" w:rsidRDefault="00600CDA" w:rsidP="003C52DE">
      <w:pPr>
        <w:pStyle w:val="a2"/>
        <w:ind w:firstLine="0"/>
      </w:pPr>
      <w:r>
        <w:rPr>
          <w:rFonts w:hint="eastAsia"/>
        </w:rPr>
        <w:t>上式给出了两种描述方法的联系</w:t>
      </w:r>
      <w:r>
        <w:rPr>
          <w:rFonts w:hint="eastAsia"/>
        </w:rPr>
        <w:t>.</w:t>
      </w:r>
    </w:p>
    <w:p w14:paraId="3D7304D6" w14:textId="3243E9D6" w:rsidR="00DD4EE0" w:rsidRDefault="0055381E" w:rsidP="003C52DE">
      <w:pPr>
        <w:pStyle w:val="a2"/>
      </w:pP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C52D3F">
        <w:t xml:space="preserve"> </w:t>
      </w:r>
      <w:r w:rsidR="00C52D3F">
        <w:rPr>
          <w:rFonts w:hint="eastAsia"/>
        </w:rPr>
        <w:t>引入移动</w:t>
      </w:r>
      <w:r w:rsidR="00C52D3F" w:rsidRPr="00E40F0F">
        <w:rPr>
          <w:rStyle w:val="af6"/>
          <w:rFonts w:hint="eastAsia"/>
        </w:rPr>
        <w:t>控制体</w:t>
      </w:r>
      <w:r w:rsidR="00C52D3F">
        <w:rPr>
          <w:rStyle w:val="af6"/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>
        <w:t>C</w:t>
      </w:r>
      <w:r w:rsidR="00C52D3F">
        <w:rPr>
          <w:rFonts w:hint="eastAsia"/>
        </w:rPr>
        <w:t>ontrol</w:t>
      </w:r>
      <w:r w:rsidR="00C52D3F">
        <w:t xml:space="preserve"> </w:t>
      </w:r>
      <w:r w:rsidR="00C52D3F">
        <w:rPr>
          <w:rFonts w:hint="eastAsia"/>
        </w:rPr>
        <w:t>Volume</w:t>
      </w:r>
      <w:r w:rsidR="00C52D3F">
        <w:t>, C</w:t>
      </w:r>
      <w:r w:rsidR="00C52D3F">
        <w:rPr>
          <w:rFonts w:hint="eastAsia"/>
        </w:rPr>
        <w:t>V)</w:t>
      </w:r>
      <w:r w:rsidR="00C52D3F">
        <w:t xml:space="preserve"> </w:t>
      </w:r>
      <w:r w:rsidR="00C52D3F">
        <w:rPr>
          <w:rFonts w:hint="eastAsia"/>
        </w:rPr>
        <w:t>的概念，推导了</w:t>
      </w:r>
      <w:r w:rsidR="00C52D3F" w:rsidRPr="00C52D3F">
        <w:rPr>
          <w:rFonts w:hint="eastAsia"/>
        </w:rPr>
        <w:t>雷诺输运定理</w:t>
      </w:r>
      <w:r w:rsidR="00C52D3F" w:rsidRPr="00C52D3F">
        <w:rPr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 w:rsidRPr="0017033C">
        <w:t>Reynolds transport theorem</w:t>
      </w:r>
      <w:r w:rsidR="00C52D3F">
        <w:rPr>
          <w:rFonts w:hint="eastAsia"/>
        </w:rPr>
        <w:t>,</w:t>
      </w:r>
      <w:r w:rsidR="00C52D3F">
        <w:t xml:space="preserve"> </w:t>
      </w:r>
      <w:r w:rsidR="00C52D3F">
        <w:rPr>
          <w:rFonts w:hint="eastAsia"/>
        </w:rPr>
        <w:t>RTT)</w:t>
      </w:r>
      <w:r w:rsidR="00971191">
        <w:rPr>
          <w:rFonts w:hint="eastAsia"/>
        </w:rPr>
        <w:t>.</w:t>
      </w:r>
      <w:r w:rsidR="00971191">
        <w:t xml:space="preserve"> </w:t>
      </w:r>
      <w:r w:rsidR="003C52DE">
        <w:rPr>
          <w:rFonts w:hint="eastAsia"/>
        </w:rPr>
        <w:t>由此可</w:t>
      </w:r>
      <w:r w:rsidR="008B2B8C">
        <w:rPr>
          <w:rFonts w:hint="eastAsia"/>
        </w:rPr>
        <w:t>统一</w:t>
      </w:r>
      <w:r w:rsidR="00971191">
        <w:rPr>
          <w:rFonts w:hint="eastAsia"/>
        </w:rPr>
        <w:t>对</w:t>
      </w:r>
      <w:r w:rsidR="003C52DE">
        <w:rPr>
          <w:rFonts w:hint="eastAsia"/>
        </w:rPr>
        <w:t>两种描述方法</w:t>
      </w:r>
      <w:r w:rsidR="006D58B4">
        <w:rPr>
          <w:rFonts w:hint="eastAsia"/>
        </w:rPr>
        <w:t>的</w:t>
      </w:r>
      <w:r w:rsidR="00971191">
        <w:rPr>
          <w:rFonts w:hint="eastAsia"/>
        </w:rPr>
        <w:t>理解</w:t>
      </w:r>
      <w:r w:rsidR="003C52DE">
        <w:rPr>
          <w:rFonts w:hint="eastAsia"/>
        </w:rPr>
        <w:t>.</w:t>
      </w:r>
    </w:p>
    <w:p w14:paraId="654B904E" w14:textId="726E8CAF" w:rsidR="00600CDA" w:rsidRPr="005B6C8F" w:rsidRDefault="00837C7A" w:rsidP="005B6C8F">
      <w:pPr>
        <w:pStyle w:val="a2"/>
      </w:pPr>
      <w:r w:rsidRPr="005B6C8F">
        <w:rPr>
          <w:rFonts w:hint="eastAsia"/>
        </w:rPr>
        <w:t>RTT</w:t>
      </w:r>
      <w:r w:rsidRPr="005B6C8F">
        <w:t>描述的</w:t>
      </w:r>
      <w:r w:rsidRPr="005B6C8F">
        <w:rPr>
          <w:rFonts w:hint="eastAsia"/>
        </w:rPr>
        <w:t>是移动控制体（不必追随流体质点）所包含的物理量对时间的</w:t>
      </w:r>
      <w:r w:rsidRPr="005B6C8F">
        <w:t>变化</w:t>
      </w:r>
      <w:r w:rsidRPr="005B6C8F">
        <w:rPr>
          <w:rFonts w:hint="eastAsia"/>
        </w:rPr>
        <w:t>率</w:t>
      </w:r>
      <w:r w:rsidR="005B6C8F" w:rsidRPr="005B6C8F">
        <w:rPr>
          <w:rFonts w:hint="eastAsia"/>
        </w:rPr>
        <w:t>.</w:t>
      </w:r>
      <w:r w:rsidR="005B6C8F">
        <w:t xml:space="preserve"> </w:t>
      </w:r>
      <w:r w:rsidR="005B6C8F">
        <w:rPr>
          <w:rFonts w:hint="eastAsia"/>
        </w:rPr>
        <w:t>从数学上，就是</w:t>
      </w:r>
      <w:r w:rsidR="00197340">
        <w:rPr>
          <w:rFonts w:hint="eastAsia"/>
        </w:rPr>
        <w:t>建立了被积函数和积分区域都含参变量的积分对这参变量的导数</w:t>
      </w:r>
      <w:r w:rsidR="00197340">
        <w:rPr>
          <w:rFonts w:hint="eastAsia"/>
        </w:rPr>
        <w:t>.</w:t>
      </w:r>
      <w:r w:rsidR="00197340">
        <w:t xml:space="preserve"> </w:t>
      </w:r>
      <w:r w:rsidR="003C52DE" w:rsidRPr="005B6C8F">
        <w:rPr>
          <w:rFonts w:hint="eastAsia"/>
        </w:rPr>
        <w:t>事实上，</w:t>
      </w:r>
      <w:r w:rsidR="00CD0DE8" w:rsidRPr="005B6C8F">
        <w:rPr>
          <w:rFonts w:hint="eastAsia"/>
        </w:rPr>
        <w:t>我们在数学分析课程</w:t>
      </w:r>
      <w:r w:rsidR="00CD0DE8" w:rsidRPr="005B6C8F">
        <w:rPr>
          <w:rFonts w:hint="eastAsia"/>
        </w:rPr>
        <w:t xml:space="preserve"> </w:t>
      </w:r>
      <w:r w:rsidR="00CD0DE8" w:rsidRPr="005B6C8F">
        <w:fldChar w:fldCharType="begin"/>
      </w:r>
      <w:r w:rsidR="00CD0DE8" w:rsidRPr="005B6C8F">
        <w:rPr>
          <w:rFonts w:hint="eastAsia"/>
        </w:rPr>
        <w:instrText xml:space="preserve"> ADDIN EN.CITE &lt;EndNote&gt;&lt;Cite&gt;&lt;Author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Author&gt;&lt;Year&gt;2019&lt;/Year&gt;&lt;RecNum&gt;3&lt;/RecNum&gt;&lt;Pages&gt;315&lt;/Pages&gt;&lt;DisplayText&gt;(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 xml:space="preserve"> et al., 2019, p. 315)&lt;/DisplayText&gt;&lt;record&gt;&lt;rec-number&gt;3&lt;/rec-number&gt;&lt;foreign-keys&gt;&lt;key app="EN" db-id="sawdzpz07va5vqetx57xr0vyx9zdsx0avr0r" timestamp="1645858649"&gt;3&lt;/key&gt;&lt;/foreign-keys&gt;&lt;ref-type name="Book"&gt;6&lt;/ref-type&gt;&lt;contributors&gt;&lt;authors&gt;&lt;author&gt;&lt;style face="normal" font="default" charset="134" size="100%"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於崇华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金路</w:instrText>
      </w:r>
      <w:r w:rsidR="00CD0DE8" w:rsidRPr="005B6C8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D0DE8" w:rsidRPr="005B6C8F">
        <w:rPr>
          <w:rFonts w:hint="eastAsia"/>
        </w:rPr>
        <w:instrText>数学分析</w:instrText>
      </w:r>
      <w:r w:rsidR="00CD0DE8" w:rsidRPr="005B6C8F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CD0DE8" w:rsidRPr="005B6C8F">
        <w:rPr>
          <w:rFonts w:hint="eastAsia"/>
        </w:rPr>
        <w:instrText>下册</w:instrText>
      </w:r>
      <w:r w:rsidR="00CD0DE8" w:rsidRPr="005B6C8F">
        <w:rPr>
          <w:rFonts w:hint="eastAsia"/>
        </w:rPr>
        <w:instrText>&lt;/style&gt;&lt;style face="normal" font="default" size="100%"&gt;)&lt;/style&gt;&lt;/title&gt;&lt;/titles&gt;&lt;edition&gt;3&lt;/edition&gt;&lt;dates&gt;&lt;year&gt;2019&lt;/year&gt;&lt;/dates&gt;&lt;pub-location&gt;&lt;style face="normal" font="default" charset="134" size="100%"&gt;</w:instrText>
      </w:r>
      <w:r w:rsidR="00CD0DE8" w:rsidRPr="005B6C8F">
        <w:rPr>
          <w:rFonts w:hint="eastAsia"/>
        </w:rPr>
        <w:instrText>北京</w:instrText>
      </w:r>
      <w:r w:rsidR="00CD0DE8" w:rsidRPr="005B6C8F">
        <w:rPr>
          <w:rFonts w:hint="eastAsia"/>
        </w:rPr>
        <w:instrText>&lt;/style&gt;&lt;/pub-location&gt;&lt;publisher&gt;&lt;style face="normal" font="default" charset="134" size="100%"&gt;</w:instrText>
      </w:r>
      <w:r w:rsidR="00CD0DE8" w:rsidRPr="005B6C8F">
        <w:rPr>
          <w:rFonts w:hint="eastAsia"/>
        </w:rPr>
        <w:instrText>高等教育出版社</w:instrText>
      </w:r>
      <w:r w:rsidR="00CD0DE8" w:rsidRPr="005B6C8F">
        <w:rPr>
          <w:rFonts w:hint="eastAsia"/>
        </w:rPr>
        <w:instrText>&lt;/style&gt;&lt;/publisher&gt;&lt;isbn&gt;9787040516302&lt;/isbn&gt;&lt;urls&gt;&lt;/urls&gt;&lt;/record&gt;&lt;/Cite&gt;&lt;/EndNote&gt;</w:instrText>
      </w:r>
      <w:r w:rsidR="00CD0DE8" w:rsidRPr="005B6C8F">
        <w:fldChar w:fldCharType="separate"/>
      </w:r>
      <w:r w:rsidR="00CD0DE8" w:rsidRPr="005B6C8F">
        <w:rPr>
          <w:rFonts w:hint="eastAsia"/>
        </w:rPr>
        <w:t>(</w:t>
      </w:r>
      <w:hyperlink w:anchor="_ENREF_5" w:tooltip="陈纪修, 2019 #3" w:history="1">
        <w:r w:rsidR="008B4F78" w:rsidRPr="008B4F78">
          <w:rPr>
            <w:rStyle w:val="aa"/>
            <w:rFonts w:hint="eastAsia"/>
          </w:rPr>
          <w:t>陈纪修</w:t>
        </w:r>
        <w:r w:rsidR="008B4F78" w:rsidRPr="008B4F78">
          <w:rPr>
            <w:rStyle w:val="aa"/>
            <w:rFonts w:hint="eastAsia"/>
          </w:rPr>
          <w:t xml:space="preserve"> et al., 2019, p. 315</w:t>
        </w:r>
      </w:hyperlink>
      <w:r w:rsidR="00CD0DE8" w:rsidRPr="005B6C8F">
        <w:rPr>
          <w:rFonts w:hint="eastAsia"/>
        </w:rPr>
        <w:t>)</w:t>
      </w:r>
      <w:r w:rsidR="00CD0DE8" w:rsidRPr="005B6C8F">
        <w:fldChar w:fldCharType="end"/>
      </w:r>
      <w:r w:rsidR="00CD0DE8" w:rsidRPr="005B6C8F">
        <w:t xml:space="preserve"> </w:t>
      </w:r>
      <w:r w:rsidR="00CD0DE8" w:rsidRPr="005B6C8F">
        <w:rPr>
          <w:rFonts w:hint="eastAsia"/>
        </w:rPr>
        <w:t>中已证</w:t>
      </w:r>
      <w:r w:rsidR="008F3317">
        <w:rPr>
          <w:rFonts w:hint="eastAsia"/>
        </w:rPr>
        <w:t>过</w:t>
      </w:r>
      <w:r w:rsidR="00CD0DE8" w:rsidRPr="005B6C8F">
        <w:rPr>
          <w:rFonts w:hint="eastAsia"/>
        </w:rPr>
        <w:t>一维</w:t>
      </w:r>
      <w:r w:rsidR="00CD0DE8" w:rsidRPr="005B6C8F">
        <w:rPr>
          <w:rFonts w:hint="eastAsia"/>
        </w:rPr>
        <w:t>RTT</w:t>
      </w:r>
      <w:r w:rsidR="00CD0DE8" w:rsidRPr="005B6C8F">
        <w:rPr>
          <w:rFonts w:hint="eastAsia"/>
        </w:rPr>
        <w:t>，</w:t>
      </w:r>
      <w:r w:rsidR="00651D05">
        <w:rPr>
          <w:rFonts w:hint="eastAsia"/>
        </w:rPr>
        <w:t>那</w:t>
      </w:r>
      <w:r w:rsidR="00CD0DE8" w:rsidRPr="005B6C8F">
        <w:rPr>
          <w:rFonts w:hint="eastAsia"/>
        </w:rPr>
        <w:t>就是下面的</w:t>
      </w:r>
      <w:r w:rsidR="005D7F05" w:rsidRPr="005B6C8F">
        <w:rPr>
          <w:rStyle w:val="af6"/>
          <w:rFonts w:hint="eastAsia"/>
        </w:rPr>
        <w:t>积分号下求导定理</w:t>
      </w:r>
      <w:bookmarkStart w:id="4" w:name="Thm_15_1_3"/>
      <w:bookmarkEnd w:id="4"/>
    </w:p>
    <w:p w14:paraId="00A55D56" w14:textId="611AF834" w:rsidR="004701F8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26223B60" wp14:editId="071BCE29">
            <wp:extent cx="5274310" cy="96647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6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Thm_15_1_4"/>
      <w:bookmarkEnd w:id="5"/>
    </w:p>
    <w:p w14:paraId="62B0BAA1" w14:textId="0FAD9526" w:rsidR="005D7F05" w:rsidRDefault="005D7F05" w:rsidP="004701F8">
      <w:pPr>
        <w:pStyle w:val="a2"/>
        <w:ind w:firstLine="0"/>
      </w:pPr>
      <w:r>
        <w:rPr>
          <w:rFonts w:hint="eastAsia"/>
        </w:rPr>
        <w:t>和</w:t>
      </w:r>
      <w:r w:rsidRPr="005D7F05">
        <w:rPr>
          <w:rStyle w:val="af6"/>
        </w:rPr>
        <w:t>Leibniz</w:t>
      </w:r>
      <w:r w:rsidRPr="005D7F05">
        <w:rPr>
          <w:rStyle w:val="af6"/>
        </w:rPr>
        <w:t>定理</w:t>
      </w:r>
    </w:p>
    <w:p w14:paraId="0A44ABD1" w14:textId="5E7BCE43" w:rsidR="00945BA5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4EA4C425" wp14:editId="3A08B454">
            <wp:extent cx="5274310" cy="1308100"/>
            <wp:effectExtent l="0" t="0" r="254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4F39E" w14:textId="6E9EEBB5" w:rsidR="009D328D" w:rsidRDefault="0055381E" w:rsidP="00EA13DE">
      <w:pPr>
        <w:pStyle w:val="a2"/>
        <w:ind w:firstLine="0"/>
      </w:pPr>
      <w:hyperlink w:anchor="Thm_15_1_4" w:history="1">
        <w:r w:rsidR="0017033C" w:rsidRPr="001E073F">
          <w:rPr>
            <w:rStyle w:val="aa"/>
          </w:rPr>
          <w:t>Leibniz</w:t>
        </w:r>
        <w:r w:rsidR="0017033C" w:rsidRPr="001E073F">
          <w:rPr>
            <w:rStyle w:val="aa"/>
          </w:rPr>
          <w:t>定理</w:t>
        </w:r>
      </w:hyperlink>
      <w:r w:rsidR="0017033C">
        <w:rPr>
          <w:rFonts w:hint="eastAsia"/>
        </w:rPr>
        <w:t>在二维、三维情形下的推广，便是著名的</w:t>
      </w:r>
      <w:r w:rsidR="0017033C" w:rsidRPr="00E61F80">
        <w:rPr>
          <w:rStyle w:val="af6"/>
          <w:rFonts w:hint="eastAsia"/>
        </w:rPr>
        <w:t>雷诺输运定理</w:t>
      </w:r>
      <w:r w:rsidR="00C52D3F">
        <w:rPr>
          <w:rStyle w:val="af6"/>
          <w:rFonts w:hint="eastAsia"/>
        </w:rPr>
        <w:t xml:space="preserve"> </w:t>
      </w:r>
      <w:r w:rsidR="0017033C">
        <w:rPr>
          <w:rFonts w:hint="eastAsia"/>
        </w:rPr>
        <w:t>(</w:t>
      </w:r>
      <w:r w:rsidR="0017033C" w:rsidRPr="0017033C">
        <w:t>Reynolds transport theorem</w:t>
      </w:r>
      <w:r w:rsidR="0017033C">
        <w:rPr>
          <w:rFonts w:hint="eastAsia"/>
        </w:rPr>
        <w:t>,</w:t>
      </w:r>
      <w:r w:rsidR="0017033C">
        <w:t xml:space="preserve"> </w:t>
      </w:r>
      <w:r w:rsidR="0017033C">
        <w:rPr>
          <w:rFonts w:hint="eastAsia"/>
        </w:rPr>
        <w:t>RTT)</w:t>
      </w:r>
      <w:r w:rsidR="000C5F70">
        <w:rPr>
          <w:rFonts w:hint="eastAsia"/>
        </w:rPr>
        <w:t>.</w:t>
      </w:r>
      <w:r w:rsidR="000C5F70">
        <w:t xml:space="preserve"> </w:t>
      </w: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0B357B">
        <w:t xml:space="preserve"> </w:t>
      </w:r>
      <w:r w:rsidR="00A8040B">
        <w:rPr>
          <w:rFonts w:hint="eastAsia"/>
        </w:rPr>
        <w:t>从数学上不很严格地</w:t>
      </w:r>
      <w:r w:rsidR="004741A3">
        <w:rPr>
          <w:rFonts w:hint="eastAsia"/>
        </w:rPr>
        <w:t>给出了</w:t>
      </w:r>
      <w:r w:rsidR="004701F8">
        <w:rPr>
          <w:rFonts w:hint="eastAsia"/>
        </w:rPr>
        <w:t>推导</w:t>
      </w:r>
      <w:r w:rsidR="00A12AC5">
        <w:rPr>
          <w:rFonts w:hint="eastAsia"/>
        </w:rPr>
        <w:t xml:space="preserve"> </w:t>
      </w:r>
      <w:r w:rsidR="00CE23F6" w:rsidRPr="00CE23F6">
        <w:fldChar w:fldCharType="begin"/>
      </w:r>
      <w:r w:rsidR="00CE23F6">
        <w:instrText xml:space="preserve"> ADDIN EN.CITE &lt;EndNote&gt;&lt;Cite ExcludeAuth="1" ExcludeYear="1"&gt;&lt;Author&gt;Kundu&lt;/Author&gt;&lt;Year&gt;2016&lt;/Year&gt;&lt;RecNum&gt;1&lt;/RecNum&gt;&lt;Pages&gt;99-103&lt;/Pages&gt;&lt;DisplayText&gt;(pp. 99-10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CE23F6" w:rsidRPr="00CE23F6">
        <w:fldChar w:fldCharType="separate"/>
      </w:r>
      <w:r w:rsidR="00CE23F6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p. 99-103</w:t>
        </w:r>
      </w:hyperlink>
      <w:r w:rsidR="00CE23F6">
        <w:rPr>
          <w:noProof/>
        </w:rPr>
        <w:t>)</w:t>
      </w:r>
      <w:r w:rsidR="00CE23F6" w:rsidRPr="00CE23F6">
        <w:fldChar w:fldCharType="end"/>
      </w:r>
      <w:r w:rsidR="004701F8">
        <w:rPr>
          <w:rFonts w:hint="eastAsia"/>
        </w:rPr>
        <w:t>，其结果是</w:t>
      </w:r>
      <w:bookmarkStart w:id="6" w:name="Eq_3_35"/>
      <w:bookmarkEnd w:id="6"/>
    </w:p>
    <w:p w14:paraId="1309EEEE" w14:textId="14BB6732" w:rsidR="000C5F70" w:rsidRDefault="000C5F70" w:rsidP="000C5F70">
      <w:pPr>
        <w:pStyle w:val="a2"/>
        <w:ind w:firstLine="0"/>
      </w:pPr>
      <w:r>
        <w:rPr>
          <w:noProof/>
        </w:rPr>
        <w:drawing>
          <wp:inline distT="0" distB="0" distL="0" distR="0" wp14:anchorId="3C7CEA06" wp14:editId="78081623">
            <wp:extent cx="5274310" cy="4533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2B7B0" w14:textId="6BFE444A" w:rsidR="00F640D8" w:rsidRDefault="00F640D8" w:rsidP="000C5F70">
      <w:pPr>
        <w:pStyle w:val="a2"/>
        <w:ind w:firstLine="0"/>
      </w:pPr>
      <w:r>
        <w:rPr>
          <w:rFonts w:hint="eastAsia"/>
        </w:rPr>
        <w:t>式中各字母的含义示于下图</w:t>
      </w:r>
      <w:r w:rsidR="00B54075">
        <w:rPr>
          <w:rFonts w:hint="eastAsia"/>
        </w:rPr>
        <w:t xml:space="preserve"> </w:t>
      </w:r>
      <w:r w:rsidR="00E4704B">
        <w:fldChar w:fldCharType="begin"/>
      </w:r>
      <w:r w:rsidR="002A3CB9">
        <w:instrText xml:space="preserve"> ADDIN EN.CITE &lt;EndNote&gt;&lt;Cite ExcludeAuth="1" ExcludeYear="1"&gt;&lt;Author&gt;Kundu&lt;/Author&gt;&lt;Year&gt;2016&lt;/Year&gt;&lt;RecNum&gt;1&lt;/RecNum&gt;&lt;Suffix&gt;Fig 3.20&lt;/Suffix&gt;&lt;DisplayText&gt;(Fig 3.20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4704B">
        <w:fldChar w:fldCharType="separate"/>
      </w:r>
      <w:r w:rsidR="002A3CB9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Fig 3.20</w:t>
        </w:r>
      </w:hyperlink>
      <w:r w:rsidR="002A3CB9">
        <w:rPr>
          <w:noProof/>
        </w:rPr>
        <w:t>)</w:t>
      </w:r>
      <w:r w:rsidR="00E4704B">
        <w:fldChar w:fldCharType="end"/>
      </w:r>
      <w:r w:rsidR="00B661F5">
        <w:rPr>
          <w:rFonts w:hint="eastAsia"/>
        </w:rPr>
        <w:t>.</w:t>
      </w:r>
      <w:r w:rsidR="00E719C1">
        <w:t xml:space="preserve"> </w:t>
      </w:r>
      <w:r w:rsidR="00E719C1">
        <w:rPr>
          <w:rFonts w:hint="eastAsia"/>
        </w:rPr>
        <w:t>这样，</w:t>
      </w:r>
      <w:proofErr w:type="spellStart"/>
      <w:r w:rsidR="00E719C1">
        <w:rPr>
          <w:rFonts w:hint="eastAsia"/>
        </w:rPr>
        <w:t>Lagrangian</w:t>
      </w:r>
      <w:proofErr w:type="spellEnd"/>
      <w:r w:rsidR="00E719C1">
        <w:rPr>
          <w:rFonts w:hint="eastAsia"/>
        </w:rPr>
        <w:t>描述和</w:t>
      </w:r>
      <w:r w:rsidR="00E719C1">
        <w:rPr>
          <w:rFonts w:hint="eastAsia"/>
        </w:rPr>
        <w:t>Eulerian</w:t>
      </w:r>
      <w:r w:rsidR="00E719C1">
        <w:rPr>
          <w:rFonts w:hint="eastAsia"/>
        </w:rPr>
        <w:t>描述，就分别对应于（</w:t>
      </w:r>
      <w:r w:rsidR="00B14520">
        <w:fldChar w:fldCharType="begin"/>
      </w:r>
      <w:r w:rsidR="00B14520">
        <w:instrText xml:space="preserve"> HYPERLINK \l "Eq_3_35" </w:instrText>
      </w:r>
      <w:r w:rsidR="00B14520">
        <w:fldChar w:fldCharType="separate"/>
      </w:r>
      <w:r w:rsidR="00E719C1" w:rsidRPr="0010215F">
        <w:rPr>
          <w:rStyle w:val="aa"/>
        </w:rPr>
        <w:t>3.35</w:t>
      </w:r>
      <w:r w:rsidR="00B14520">
        <w:rPr>
          <w:rStyle w:val="aa"/>
        </w:rPr>
        <w:fldChar w:fldCharType="end"/>
      </w:r>
      <w:r w:rsidR="00E719C1">
        <w:rPr>
          <w:rFonts w:hint="eastAsia"/>
        </w:rPr>
        <w:t>）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=u,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719C1">
        <w:rPr>
          <w:rFonts w:hint="eastAsia"/>
        </w:rPr>
        <w:t>的</w:t>
      </w:r>
      <w:r w:rsidR="009469E3">
        <w:rPr>
          <w:rFonts w:hint="eastAsia"/>
        </w:rPr>
        <w:t>情形</w:t>
      </w:r>
      <w:r w:rsidR="009469E3">
        <w:rPr>
          <w:rFonts w:hint="eastAsia"/>
        </w:rPr>
        <w:t>.</w:t>
      </w:r>
      <w:r w:rsidR="002E2C50">
        <w:t xml:space="preserve"> </w:t>
      </w:r>
      <w:r w:rsidR="002E2C50">
        <w:rPr>
          <w:rFonts w:hint="eastAsia"/>
        </w:rPr>
        <w:t>如此，两种描述方法</w:t>
      </w:r>
      <w:r w:rsidR="002958CE">
        <w:rPr>
          <w:rFonts w:hint="eastAsia"/>
        </w:rPr>
        <w:t>不仅是</w:t>
      </w:r>
      <w:r w:rsidR="002E2C50">
        <w:rPr>
          <w:rFonts w:hint="eastAsia"/>
        </w:rPr>
        <w:t>联系的，</w:t>
      </w:r>
      <w:r w:rsidR="002958CE">
        <w:rPr>
          <w:rFonts w:hint="eastAsia"/>
        </w:rPr>
        <w:t>而且是</w:t>
      </w:r>
      <w:r w:rsidR="002E2C50">
        <w:rPr>
          <w:rFonts w:hint="eastAsia"/>
        </w:rPr>
        <w:t>统一的</w:t>
      </w:r>
      <w:r w:rsidR="002E2C50">
        <w:rPr>
          <w:rFonts w:hint="eastAsia"/>
        </w:rPr>
        <w:t>.</w:t>
      </w:r>
    </w:p>
    <w:p w14:paraId="7C8FB7E9" w14:textId="40A6D46F" w:rsidR="004018E0" w:rsidRDefault="00F640D8" w:rsidP="004701F8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6BB40992" wp14:editId="1D2E4FE3">
            <wp:extent cx="5274310" cy="23977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D1E45" w14:textId="4303D455" w:rsidR="007E4988" w:rsidRDefault="003A340E" w:rsidP="0093142D">
      <w:pPr>
        <w:pStyle w:val="a2"/>
      </w:pPr>
      <w:r>
        <w:rPr>
          <w:rFonts w:hint="eastAsia"/>
        </w:rPr>
        <w:t>从</w:t>
      </w:r>
      <w:r>
        <w:rPr>
          <w:rFonts w:hint="eastAsia"/>
        </w:rPr>
        <w:t>RTT</w:t>
      </w:r>
      <w:r w:rsidR="007E4988">
        <w:rPr>
          <w:rFonts w:hint="eastAsia"/>
        </w:rPr>
        <w:t xml:space="preserve"> (</w:t>
      </w:r>
      <w:hyperlink w:anchor="Eq_3_35" w:history="1">
        <w:r w:rsidR="007E4988" w:rsidRPr="0010215F">
          <w:rPr>
            <w:rStyle w:val="aa"/>
          </w:rPr>
          <w:t>3.35</w:t>
        </w:r>
      </w:hyperlink>
      <w:r w:rsidR="007E4988">
        <w:t xml:space="preserve">) </w:t>
      </w:r>
      <w:r>
        <w:rPr>
          <w:rFonts w:hint="eastAsia"/>
        </w:rPr>
        <w:t>出发，可</w:t>
      </w:r>
      <w:r w:rsidR="00F64A4D">
        <w:rPr>
          <w:rFonts w:hint="eastAsia"/>
        </w:rPr>
        <w:t>获得</w:t>
      </w:r>
      <w:r>
        <w:rPr>
          <w:rFonts w:hint="eastAsia"/>
        </w:rPr>
        <w:t>一些重要推论</w:t>
      </w:r>
      <w:r w:rsidR="009B3632">
        <w:rPr>
          <w:rFonts w:hint="eastAsia"/>
        </w:rPr>
        <w:t xml:space="preserve">. </w:t>
      </w:r>
      <w:r w:rsidR="00AA6585">
        <w:rPr>
          <w:rFonts w:hint="eastAsia"/>
        </w:rPr>
        <w:t>例如，</w:t>
      </w:r>
      <w:r>
        <w:rPr>
          <w:rFonts w:hint="eastAsia"/>
        </w:rPr>
        <w:t>在</w:t>
      </w:r>
      <w:r>
        <w:rPr>
          <w:rFonts w:hint="eastAsia"/>
        </w:rPr>
        <w:t xml:space="preserve"> </w:t>
      </w:r>
      <w:r>
        <w:t>(</w:t>
      </w:r>
      <w:hyperlink w:anchor="Eq_3_35" w:history="1">
        <w:r w:rsidR="00AF4694" w:rsidRPr="0010215F">
          <w:rPr>
            <w:rStyle w:val="aa"/>
          </w:rPr>
          <w:t>3.35</w:t>
        </w:r>
      </w:hyperlink>
      <w:r>
        <w:t xml:space="preserve">) </w:t>
      </w:r>
      <w:r w:rsidR="007E4988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≡1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</w:t>
      </w:r>
      <w:r w:rsidR="00D529AD">
        <w:rPr>
          <w:rFonts w:hint="eastAsia"/>
        </w:rPr>
        <w:t>得到</w:t>
      </w:r>
    </w:p>
    <w:p w14:paraId="2E859110" w14:textId="232A5AA5" w:rsidR="000253C8" w:rsidRPr="00F60777" w:rsidRDefault="0055381E" w:rsidP="0093142D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→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func>
              <m:r>
                <w:rPr>
                  <w:rFonts w:ascii="Cambria Math" w:hAnsi="Cambria Math"/>
                </w:rPr>
                <m:t>⁡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∇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15179C5" w14:textId="04F58D29" w:rsidR="00F60777" w:rsidRDefault="001D7774" w:rsidP="00F60777">
      <w:pPr>
        <w:pStyle w:val="a2"/>
        <w:ind w:firstLine="0"/>
      </w:pPr>
      <w:r>
        <w:rPr>
          <w:rFonts w:hint="eastAsia"/>
        </w:rPr>
        <w:t>利用（</w:t>
      </w:r>
      <w:r>
        <w:rPr>
          <w:rFonts w:hint="eastAsia"/>
        </w:rPr>
        <w:t>1</w:t>
      </w:r>
      <w:r>
        <w:rPr>
          <w:rFonts w:hint="eastAsia"/>
        </w:rPr>
        <w:t>），在（</w:t>
      </w:r>
      <w:r w:rsidR="0010215F">
        <w:fldChar w:fldCharType="begin"/>
      </w:r>
      <w:r w:rsidR="0010215F">
        <w:instrText xml:space="preserve"> HYPERLINK  \l "Eq_3_35" </w:instrText>
      </w:r>
      <w:r w:rsidR="0010215F">
        <w:fldChar w:fldCharType="separate"/>
      </w:r>
      <w:r w:rsidR="0010215F" w:rsidRPr="0010215F">
        <w:rPr>
          <w:rStyle w:val="aa"/>
        </w:rPr>
        <w:t>3.35</w:t>
      </w:r>
      <w:r w:rsidR="0010215F">
        <w:fldChar w:fldCharType="end"/>
      </w:r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得到</w:t>
      </w:r>
      <w:r w:rsidR="00812AD0">
        <w:rPr>
          <w:rFonts w:hint="eastAsia"/>
        </w:rPr>
        <w:t>RTT</w:t>
      </w:r>
      <w:r w:rsidR="00812AD0">
        <w:rPr>
          <w:rFonts w:hint="eastAsia"/>
        </w:rPr>
        <w:t>的微分形式</w:t>
      </w:r>
      <w:r w:rsidR="00E7767D">
        <w:rPr>
          <w:rFonts w:hint="eastAsia"/>
        </w:rPr>
        <w:t>：</w:t>
      </w:r>
    </w:p>
    <w:p w14:paraId="5FCCBE27" w14:textId="3553727F" w:rsidR="00AA6585" w:rsidRPr="00B45936" w:rsidRDefault="0055381E" w:rsidP="00F6077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</m:d>
              <m:r>
                <w:rPr>
                  <w:rFonts w:ascii="Cambria Math" w:hAnsi="Cambria Math"/>
                </w:rPr>
                <m:t>F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D5C4814" w14:textId="5B350DEC" w:rsidR="00B45936" w:rsidRDefault="00B45936" w:rsidP="00FE40BC">
      <w:pPr>
        <w:pStyle w:val="a2"/>
        <w:ind w:firstLine="0"/>
      </w:pPr>
      <w:r w:rsidRPr="00C516A7">
        <w:rPr>
          <w:rFonts w:hint="eastAsia"/>
        </w:rPr>
        <w:t>在（</w:t>
      </w:r>
      <w:r w:rsidR="00752EC4">
        <w:t>1</w:t>
      </w:r>
      <w:r w:rsidRPr="00C516A7">
        <w:t>）</w:t>
      </w:r>
      <w:r w:rsidRPr="00C516A7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Pr="00C516A7">
        <w:rPr>
          <w:rFonts w:hint="eastAsia"/>
        </w:rPr>
        <w:t>便得到</w:t>
      </w:r>
      <w:r w:rsidR="006B5A82">
        <w:rPr>
          <w:rFonts w:hint="eastAsia"/>
        </w:rPr>
        <w:t>人们</w:t>
      </w:r>
      <w:r w:rsidRPr="00C516A7">
        <w:rPr>
          <w:rFonts w:hint="eastAsia"/>
        </w:rPr>
        <w:t>熟悉的速度散度的物理意义（相对体积膨胀率）</w:t>
      </w:r>
      <w:r w:rsidR="00C516A7" w:rsidRPr="00C516A7">
        <w:rPr>
          <w:rFonts w:hint="eastAsia"/>
        </w:rPr>
        <w:t xml:space="preserve">. </w:t>
      </w:r>
      <w:r w:rsidR="00C516A7" w:rsidRPr="00C516A7">
        <w:t>在（</w:t>
      </w:r>
      <w:r w:rsidR="00C516A7" w:rsidRPr="00C516A7">
        <w:rPr>
          <w:rFonts w:hint="eastAsia"/>
        </w:rPr>
        <w:t>2</w:t>
      </w:r>
      <w:r w:rsidR="002B1A3A">
        <w:rPr>
          <w:rFonts w:hint="eastAsia"/>
        </w:rPr>
        <w:t>）</w:t>
      </w:r>
      <w:r w:rsidR="00C516A7" w:rsidRPr="00C516A7">
        <w:t>中</w:t>
      </w:r>
      <w:r w:rsidR="002B1A3A" w:rsidRPr="00C516A7">
        <w:rPr>
          <w:rFonts w:hint="eastAsia"/>
        </w:rPr>
        <w:t>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="002B1A3A" w:rsidRPr="00C516A7">
        <w:rPr>
          <w:rFonts w:hint="eastAsia"/>
        </w:rPr>
        <w:t>便</w:t>
      </w:r>
      <w:r w:rsidR="002B1A3A">
        <w:rPr>
          <w:rFonts w:hint="eastAsia"/>
        </w:rPr>
        <w:t>得到</w:t>
      </w:r>
      <w:r w:rsidRPr="00F852AB">
        <w:rPr>
          <w:rStyle w:val="af6"/>
          <w:rFonts w:hint="eastAsia"/>
        </w:rPr>
        <w:t>随体导数公式</w:t>
      </w:r>
      <w:r w:rsidR="002B1A3A">
        <w:rPr>
          <w:rFonts w:hint="eastAsia"/>
        </w:rPr>
        <w:t>，</w:t>
      </w:r>
      <w:r w:rsidR="00E60A50">
        <w:rPr>
          <w:rFonts w:hint="eastAsia"/>
        </w:rPr>
        <w:t>它是</w:t>
      </w:r>
      <w:r w:rsidRPr="00C516A7">
        <w:rPr>
          <w:rFonts w:hint="eastAsia"/>
        </w:rPr>
        <w:t>“</w:t>
      </w:r>
      <w:r w:rsidRPr="00C516A7">
        <w:t xml:space="preserve">the </w:t>
      </w:r>
      <w:r w:rsidRPr="00C516A7">
        <w:rPr>
          <w:i/>
        </w:rPr>
        <w:t xml:space="preserve">Eulerian representation of the </w:t>
      </w:r>
      <w:proofErr w:type="spellStart"/>
      <w:r w:rsidRPr="00C516A7">
        <w:rPr>
          <w:i/>
        </w:rPr>
        <w:t>Lagrangian</w:t>
      </w:r>
      <w:proofErr w:type="spellEnd"/>
      <w:r w:rsidRPr="00C516A7">
        <w:rPr>
          <w:i/>
        </w:rPr>
        <w:t xml:space="preserve"> derivative</w:t>
      </w:r>
      <w:r w:rsidRPr="00C516A7">
        <w:rPr>
          <w:rFonts w:hint="eastAsia"/>
          <w:i/>
        </w:rPr>
        <w:t xml:space="preserve"> </w:t>
      </w:r>
      <w:r w:rsidRPr="00C516A7">
        <w:rPr>
          <w:i/>
        </w:rPr>
        <w:t>as applied to a field</w:t>
      </w:r>
      <w:r w:rsidRPr="00C516A7">
        <w:t>.</w:t>
      </w:r>
      <w:r w:rsidRPr="00C516A7">
        <w:rPr>
          <w:rFonts w:hint="eastAsia"/>
        </w:rPr>
        <w:t>”</w:t>
      </w:r>
      <w:r w:rsidR="00E4704B">
        <w:fldChar w:fldCharType="begin"/>
      </w:r>
      <w:r w:rsidR="00E4704B">
        <w:instrText xml:space="preserve"> ADDIN EN.CITE &lt;EndNote&gt;&lt;Cite&gt;&lt;Author&gt;Vallis&lt;/Author&gt;&lt;Year&gt;2017&lt;/Year&gt;&lt;RecNum&gt;4&lt;/RecNum&gt;&lt;Pages&gt;5&lt;/Pages&gt;&lt;DisplayText&gt;(Vallis, 2017, p. 5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E4704B">
        <w:fldChar w:fldCharType="separate"/>
      </w:r>
      <w:r w:rsidR="00E4704B">
        <w:rPr>
          <w:noProof/>
        </w:rPr>
        <w:t>(</w:t>
      </w:r>
      <w:hyperlink w:anchor="_ENREF_4" w:tooltip="Vallis, 2017 #4" w:history="1">
        <w:r w:rsidR="008B4F78" w:rsidRPr="008B4F78">
          <w:rPr>
            <w:rStyle w:val="aa"/>
          </w:rPr>
          <w:t>Vallis, 2017, p. 5</w:t>
        </w:r>
      </w:hyperlink>
      <w:r w:rsidR="00E4704B">
        <w:rPr>
          <w:noProof/>
        </w:rPr>
        <w:t>)</w:t>
      </w:r>
      <w:r w:rsidR="00E4704B">
        <w:fldChar w:fldCharType="end"/>
      </w:r>
    </w:p>
    <w:p w14:paraId="6F970176" w14:textId="208C4C7F" w:rsidR="00812AD0" w:rsidRPr="00812AD0" w:rsidRDefault="00E347C1" w:rsidP="00812AD0">
      <w:pPr>
        <w:pStyle w:val="a2"/>
      </w:pPr>
      <w:r>
        <w:rPr>
          <w:rFonts w:hint="eastAsia"/>
        </w:rPr>
        <w:t>另外，</w:t>
      </w:r>
      <w:r w:rsidR="00812AD0">
        <w:rPr>
          <w:rFonts w:hint="eastAsia"/>
        </w:rPr>
        <w:t>吴望一</w:t>
      </w:r>
      <w:r w:rsidR="00265A3B">
        <w:rPr>
          <w:rFonts w:hint="eastAsia"/>
        </w:rPr>
        <w:t>（</w:t>
      </w:r>
      <w:r w:rsidR="00265A3B">
        <w:rPr>
          <w:rFonts w:hint="eastAsia"/>
        </w:rPr>
        <w:t>1</w:t>
      </w:r>
      <w:r w:rsidR="00265A3B">
        <w:t>982</w:t>
      </w:r>
      <w:r w:rsidR="00265A3B">
        <w:rPr>
          <w:rFonts w:hint="eastAsia"/>
        </w:rPr>
        <w:t>）</w:t>
      </w:r>
      <w:r w:rsidR="00812AD0">
        <w:rPr>
          <w:rFonts w:hint="eastAsia"/>
        </w:rPr>
        <w:t>从定义出发，推导了线、面、体元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5&lt;/RecNum&gt;&lt;Pages&gt;135-138&lt;/Pages&gt;&lt;DisplayText&gt;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上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6" w:tooltip="吴望一, 1982 #5" w:history="1">
        <w:r w:rsidR="008B4F78" w:rsidRPr="008B4F78">
          <w:rPr>
            <w:rStyle w:val="aa"/>
          </w:rPr>
          <w:t>1982a, pp. 135-138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t xml:space="preserve"> </w:t>
      </w:r>
      <w:r w:rsidR="00812AD0">
        <w:rPr>
          <w:rFonts w:hint="eastAsia"/>
        </w:rPr>
        <w:t>和体、面、线积分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6&lt;/RecNum&gt;&lt;Pages&gt;479-484&lt;/Pages&gt;&lt;DisplayText&gt;(1982b, pp. 479-484)&lt;/DisplayText&gt;&lt;record&gt;&lt;rec-number&gt;6&lt;/rec-number&gt;&lt;foreign-keys&gt;&lt;key app="EN" db-id="sawdzpz07va5vqetx57xr0vyx9zdsx0avr0r" timestamp="1645861818"&gt;6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下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7" w:tooltip="吴望一, 1982 #6" w:history="1">
        <w:r w:rsidR="008B4F78" w:rsidRPr="008B4F78">
          <w:rPr>
            <w:rStyle w:val="aa"/>
          </w:rPr>
          <w:t>1982b, pp. 479-484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rPr>
          <w:rFonts w:hint="eastAsia"/>
        </w:rPr>
        <w:t>.</w:t>
      </w:r>
      <w:r w:rsidR="00812AD0">
        <w:t xml:space="preserve"> </w:t>
      </w:r>
      <w:r>
        <w:rPr>
          <w:rFonts w:hint="eastAsia"/>
        </w:rPr>
        <w:t>这些结果可视为</w:t>
      </w:r>
      <w:r w:rsidR="00FE6174">
        <w:rPr>
          <w:rFonts w:hint="eastAsia"/>
        </w:rPr>
        <w:t>一维</w:t>
      </w:r>
      <w:r>
        <w:rPr>
          <w:rFonts w:hint="eastAsia"/>
        </w:rPr>
        <w:t>RTT</w:t>
      </w:r>
      <w:r>
        <w:rPr>
          <w:rFonts w:hint="eastAsia"/>
        </w:rPr>
        <w:t>及其微分形式在曲线曲面情形下的推广</w:t>
      </w:r>
      <w:r w:rsidR="00D43E2B">
        <w:rPr>
          <w:rFonts w:hint="eastAsia"/>
        </w:rPr>
        <w:t>，正如</w:t>
      </w:r>
      <w:r w:rsidR="005F5655">
        <w:rPr>
          <w:rFonts w:hint="eastAsia"/>
        </w:rPr>
        <w:t>Gree</w:t>
      </w:r>
      <w:r w:rsidR="005F5655">
        <w:t>n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Gauss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Stokes</w:t>
      </w:r>
      <w:r w:rsidR="005F5655">
        <w:rPr>
          <w:rFonts w:hint="eastAsia"/>
        </w:rPr>
        <w:t>公式是</w:t>
      </w:r>
      <w:r w:rsidR="00D43E2B">
        <w:rPr>
          <w:rFonts w:hint="eastAsia"/>
        </w:rPr>
        <w:t>Newton</w:t>
      </w:r>
      <w:r w:rsidR="00D43E2B">
        <w:t>-Leibniz</w:t>
      </w:r>
      <w:r w:rsidR="00D43E2B">
        <w:rPr>
          <w:rFonts w:hint="eastAsia"/>
        </w:rPr>
        <w:t>公式</w:t>
      </w:r>
      <w:r w:rsidR="005F5655">
        <w:rPr>
          <w:rFonts w:hint="eastAsia"/>
        </w:rPr>
        <w:t>在高维情形下的推广</w:t>
      </w:r>
      <w:r w:rsidR="005F5655">
        <w:rPr>
          <w:rFonts w:hint="eastAsia"/>
        </w:rPr>
        <w:t>.</w:t>
      </w:r>
    </w:p>
    <w:p w14:paraId="4F7F7B62" w14:textId="3170C842" w:rsidR="00EA13DE" w:rsidRDefault="00997787" w:rsidP="00C516A7">
      <w:pPr>
        <w:pStyle w:val="a2"/>
      </w:pPr>
      <w:r w:rsidRPr="00C516A7">
        <w:rPr>
          <w:rFonts w:hint="eastAsia"/>
        </w:rPr>
        <w:t>关于</w:t>
      </w:r>
      <w:r w:rsidRPr="00C516A7">
        <w:rPr>
          <w:rFonts w:hint="eastAsia"/>
        </w:rPr>
        <w:t>RTT</w:t>
      </w:r>
      <w:r w:rsidR="00A038EF" w:rsidRPr="00C516A7">
        <w:t xml:space="preserve"> (</w:t>
      </w:r>
      <w:hyperlink w:anchor="Eq_3_35" w:history="1">
        <w:r w:rsidR="0010215F" w:rsidRPr="0010215F">
          <w:rPr>
            <w:rStyle w:val="aa"/>
          </w:rPr>
          <w:t>3.35</w:t>
        </w:r>
      </w:hyperlink>
      <w:r w:rsidR="00A038EF" w:rsidRPr="00C516A7">
        <w:t>)</w:t>
      </w:r>
      <w:r w:rsidRPr="00C516A7">
        <w:rPr>
          <w:rFonts w:hint="eastAsia"/>
        </w:rPr>
        <w:t>，</w:t>
      </w:r>
      <w:r w:rsidR="00A038EF" w:rsidRPr="00C516A7">
        <w:rPr>
          <w:rFonts w:hint="eastAsia"/>
        </w:rPr>
        <w:t>受</w:t>
      </w:r>
      <w:hyperlink w:anchor="_ENREF_4" w:tooltip="Vallis, 2017 #4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Vallis&lt;/Author&gt;&lt;Year&gt;2017&lt;/Year&gt;&lt;RecNum&gt;4&lt;/RecNum&gt;&lt;Pages&gt;3-7&lt;/Pages&gt;&lt;DisplayText&gt;Vallis (2017, pp. 3-7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Vallis (2017, pp. 3-7)</w:t>
        </w:r>
        <w:r w:rsidR="008B4F78" w:rsidRPr="008B4F78">
          <w:rPr>
            <w:rStyle w:val="aa"/>
          </w:rPr>
          <w:fldChar w:fldCharType="end"/>
        </w:r>
      </w:hyperlink>
      <w:r w:rsidR="00034195" w:rsidRPr="00C516A7">
        <w:t xml:space="preserve"> </w:t>
      </w:r>
      <w:r w:rsidR="000B357B" w:rsidRPr="00C516A7">
        <w:rPr>
          <w:rFonts w:hint="eastAsia"/>
        </w:rPr>
        <w:t>和</w:t>
      </w:r>
      <w:r w:rsidR="008B4F78">
        <w:fldChar w:fldCharType="begin"/>
      </w:r>
      <w:r w:rsidR="008B4F78">
        <w:instrText xml:space="preserve"> </w:instrText>
      </w:r>
      <w:r w:rsidR="008B4F78">
        <w:rPr>
          <w:rFonts w:hint="eastAsia"/>
        </w:rPr>
        <w:instrText>HYPERLINK \l "_ENREF_6" \o "</w:instrText>
      </w:r>
      <w:r w:rsidR="008B4F78">
        <w:rPr>
          <w:rFonts w:hint="eastAsia"/>
        </w:rPr>
        <w:instrText>吴望一</w:instrText>
      </w:r>
      <w:r w:rsidR="008B4F78">
        <w:rPr>
          <w:rFonts w:hint="eastAsia"/>
        </w:rPr>
        <w:instrText>, 1982 #5"</w:instrText>
      </w:r>
      <w:r w:rsidR="008B4F78">
        <w:instrText xml:space="preserve"> </w:instrText>
      </w:r>
      <w:r w:rsidR="008B4F78">
        <w:fldChar w:fldCharType="separate"/>
      </w:r>
      <w:r w:rsidR="008B4F78" w:rsidRPr="008B4F78">
        <w:rPr>
          <w:rStyle w:val="aa"/>
        </w:rPr>
        <w:fldChar w:fldCharType="begin"/>
      </w:r>
      <w:r w:rsidR="008B4F78" w:rsidRPr="008B4F78">
        <w:rPr>
          <w:rStyle w:val="aa"/>
          <w:rFonts w:hint="eastAsia"/>
        </w:rPr>
        <w:instrText xml:space="preserve"> ADDIN EN.CITE &lt;EndNote&gt;&lt;Cite AuthorYear="1"&gt;&lt;Author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Author&gt;&lt;Year&gt;1982&lt;/Year&gt;&lt;RecNum&gt;5&lt;/RecNum&gt;&lt;Pages&gt;135-138&lt;/Pages&gt;&lt;DisplayText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 xml:space="preserve"> 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流体力学</w:instrText>
      </w:r>
      <w:r w:rsidR="008B4F78" w:rsidRPr="008B4F78">
        <w:rPr>
          <w:rStyle w:val="aa"/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上册</w:instrText>
      </w:r>
      <w:r w:rsidR="008B4F78" w:rsidRPr="008B4F78">
        <w:rPr>
          <w:rStyle w:val="aa"/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</w:instrText>
      </w:r>
      <w:r w:rsidR="008B4F78" w:rsidRPr="008B4F78">
        <w:rPr>
          <w:rStyle w:val="aa"/>
          <w:rFonts w:hint="eastAsia"/>
        </w:rPr>
        <w:instrText>&lt;/style&gt;&lt;/pub-location&gt;&lt;publishe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大学出版社</w:instrText>
      </w:r>
      <w:r w:rsidR="008B4F78" w:rsidRPr="008B4F78">
        <w:rPr>
          <w:rStyle w:val="aa"/>
          <w:rFonts w:hint="eastAsia"/>
        </w:rPr>
        <w:instrText>&lt;/style&gt;&lt;/publishe</w:instrText>
      </w:r>
      <w:r w:rsidR="008B4F78" w:rsidRPr="008B4F78">
        <w:rPr>
          <w:rStyle w:val="aa"/>
        </w:rPr>
        <w:instrText>r&gt;&lt;urls&gt;&lt;/urls&gt;&lt;/record&gt;&lt;/Cite&gt;&lt;/EndNote&gt;</w:instrText>
      </w:r>
      <w:r w:rsidR="008B4F78" w:rsidRPr="008B4F78">
        <w:rPr>
          <w:rStyle w:val="aa"/>
        </w:rPr>
        <w:fldChar w:fldCharType="separate"/>
      </w:r>
      <w:r w:rsidR="008B4F78" w:rsidRPr="008B4F78">
        <w:rPr>
          <w:rStyle w:val="aa"/>
          <w:rFonts w:hint="eastAsia"/>
        </w:rPr>
        <w:t>吴望一</w:t>
      </w:r>
      <w:r w:rsidR="008B4F78" w:rsidRPr="008B4F78">
        <w:rPr>
          <w:rStyle w:val="aa"/>
          <w:rFonts w:hint="eastAsia"/>
        </w:rPr>
        <w:t xml:space="preserve"> (1982a, pp. 135-138)</w:t>
      </w:r>
      <w:r w:rsidR="008B4F78" w:rsidRPr="008B4F78">
        <w:rPr>
          <w:rStyle w:val="aa"/>
        </w:rPr>
        <w:fldChar w:fldCharType="end"/>
      </w:r>
      <w:r w:rsidR="008B4F78">
        <w:fldChar w:fldCharType="end"/>
      </w:r>
      <w:r w:rsidRPr="00C516A7">
        <w:t xml:space="preserve"> </w:t>
      </w:r>
      <w:r w:rsidRPr="00C516A7">
        <w:rPr>
          <w:rFonts w:hint="eastAsia"/>
        </w:rPr>
        <w:t>的启发，</w:t>
      </w:r>
      <w:r w:rsidR="007170B6">
        <w:rPr>
          <w:rFonts w:hint="eastAsia"/>
        </w:rPr>
        <w:t>现</w:t>
      </w:r>
      <w:r w:rsidR="00CE36CB">
        <w:rPr>
          <w:rFonts w:hint="eastAsia"/>
        </w:rPr>
        <w:t>重新推导</w:t>
      </w:r>
      <w:r w:rsidR="00A90CBD">
        <w:rPr>
          <w:rFonts w:hint="eastAsia"/>
        </w:rPr>
        <w:t>如下</w:t>
      </w:r>
      <w:r w:rsidR="00DC2D05">
        <w:rPr>
          <w:rFonts w:hint="eastAsia"/>
        </w:rPr>
        <w:t>：</w:t>
      </w:r>
    </w:p>
    <w:p w14:paraId="78F9FC8B" w14:textId="626F826B" w:rsidR="002C312A" w:rsidRPr="002822A9" w:rsidRDefault="0055381E" w:rsidP="002C312A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t</m:t>
              </m:r>
            </m:den>
          </m:f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b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+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S.</m:t>
          </m:r>
        </m:oMath>
      </m:oMathPara>
    </w:p>
    <w:p w14:paraId="6AEB2FD1" w14:textId="0B14DFF4" w:rsidR="002822A9" w:rsidRPr="003754D2" w:rsidRDefault="002822A9" w:rsidP="003754D2">
      <w:pPr>
        <w:pStyle w:val="a2"/>
        <w:ind w:firstLine="0"/>
      </w:pPr>
      <w:r w:rsidRPr="003754D2">
        <w:rPr>
          <w:rFonts w:hint="eastAsia"/>
        </w:rPr>
        <w:t>在推导中</w:t>
      </w:r>
      <w:r w:rsidR="0001428C" w:rsidRPr="003754D2">
        <w:rPr>
          <w:rFonts w:hint="eastAsia"/>
        </w:rPr>
        <w:t>利用了</w:t>
      </w:r>
      <w:r w:rsidRPr="003754D2">
        <w:rPr>
          <w:rFonts w:hint="eastAsia"/>
        </w:rPr>
        <w:t>（</w:t>
      </w:r>
      <w:r w:rsidRPr="003754D2">
        <w:rPr>
          <w:rFonts w:hint="eastAsia"/>
        </w:rPr>
        <w:t>1</w:t>
      </w:r>
      <w:r w:rsidRPr="003754D2">
        <w:rPr>
          <w:rFonts w:hint="eastAsia"/>
        </w:rPr>
        <w:t>）（</w:t>
      </w:r>
      <w:r w:rsidRPr="003754D2">
        <w:rPr>
          <w:rFonts w:hint="eastAsia"/>
        </w:rPr>
        <w:t>2</w:t>
      </w:r>
      <w:r w:rsidRPr="003754D2">
        <w:rPr>
          <w:rFonts w:hint="eastAsia"/>
        </w:rPr>
        <w:t>）</w:t>
      </w:r>
      <w:r w:rsidRPr="003754D2">
        <w:rPr>
          <w:rFonts w:hint="eastAsia"/>
        </w:rPr>
        <w:t>.</w:t>
      </w:r>
      <w:r w:rsidR="00DC2D05" w:rsidRPr="003754D2">
        <w:t xml:space="preserve"> </w:t>
      </w:r>
      <w:r w:rsidR="00DC2D05" w:rsidRPr="003754D2">
        <w:rPr>
          <w:rFonts w:hint="eastAsia"/>
        </w:rPr>
        <w:t>这种推导方法在数学上不严格，然而物理意义较清晰，便于</w:t>
      </w:r>
      <w:r w:rsidR="003754D2">
        <w:rPr>
          <w:rFonts w:hint="eastAsia"/>
        </w:rPr>
        <w:t>记忆</w:t>
      </w:r>
      <w:r w:rsidR="003754D2">
        <w:rPr>
          <w:rFonts w:hint="eastAsia"/>
        </w:rPr>
        <w:t>.</w:t>
      </w:r>
      <w:r w:rsidR="003754D2">
        <w:t xml:space="preserve"> </w:t>
      </w:r>
      <w:r w:rsidR="00DC2D05" w:rsidRPr="003754D2">
        <w:rPr>
          <w:rFonts w:hint="eastAsia"/>
        </w:rPr>
        <w:t>应该指出，这种方法不是我的原创</w:t>
      </w:r>
      <w:r w:rsidR="00DC2D05" w:rsidRPr="003754D2">
        <w:rPr>
          <w:rFonts w:hint="eastAsia"/>
        </w:rPr>
        <w:t>.</w:t>
      </w:r>
    </w:p>
    <w:p w14:paraId="33596187" w14:textId="198D4AAA" w:rsidR="0070305B" w:rsidRPr="00C516A7" w:rsidRDefault="0070305B" w:rsidP="0070305B">
      <w:pPr>
        <w:pStyle w:val="1"/>
        <w:spacing w:before="156" w:after="156"/>
      </w:pPr>
      <w:bookmarkStart w:id="7" w:name="_Toc97056049"/>
      <w:r>
        <w:rPr>
          <w:rFonts w:hint="eastAsia"/>
        </w:rPr>
        <w:lastRenderedPageBreak/>
        <w:t>第</w:t>
      </w:r>
      <w:r>
        <w:t>1</w:t>
      </w:r>
      <w:r>
        <w:rPr>
          <w:rFonts w:hint="eastAsia"/>
        </w:rPr>
        <w:t>题</w:t>
      </w:r>
      <w:bookmarkEnd w:id="7"/>
    </w:p>
    <w:p w14:paraId="1AF17588" w14:textId="7EA35D9E" w:rsidR="00D40332" w:rsidRDefault="00230C5E" w:rsidP="0024297B">
      <w:pPr>
        <w:pStyle w:val="21"/>
      </w:pPr>
      <w:bookmarkStart w:id="8" w:name="_Toc97056050"/>
      <w:r>
        <w:rPr>
          <w:rFonts w:hint="eastAsia"/>
        </w:rPr>
        <w:t>问题描述</w:t>
      </w:r>
      <w:bookmarkEnd w:id="8"/>
    </w:p>
    <w:p w14:paraId="5C4B6E95" w14:textId="22B0055E" w:rsidR="0024297B" w:rsidRPr="0024297B" w:rsidRDefault="00565F96" w:rsidP="00E124FB">
      <w:pPr>
        <w:pStyle w:val="a2"/>
        <w:ind w:firstLine="0"/>
      </w:pPr>
      <w:r>
        <w:rPr>
          <w:noProof/>
        </w:rPr>
        <w:drawing>
          <wp:inline distT="0" distB="0" distL="0" distR="0" wp14:anchorId="55CABE97" wp14:editId="4086BC71">
            <wp:extent cx="5274310" cy="26670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B2BA5" w14:textId="66BD2665" w:rsidR="00B42660" w:rsidRDefault="00B42660" w:rsidP="00B42660">
      <w:pPr>
        <w:pStyle w:val="21"/>
      </w:pPr>
      <w:bookmarkStart w:id="9" w:name="_Toc97056051"/>
      <w:r>
        <w:rPr>
          <w:rFonts w:hint="eastAsia"/>
        </w:rPr>
        <w:t>解决方案</w:t>
      </w:r>
      <w:bookmarkEnd w:id="9"/>
    </w:p>
    <w:p w14:paraId="1B7E7C80" w14:textId="4EBF636B" w:rsidR="00E91A37" w:rsidRDefault="00E91A37" w:rsidP="00E91A37">
      <w:pPr>
        <w:pStyle w:val="a2"/>
      </w:pPr>
      <w:r>
        <w:rPr>
          <w:rFonts w:hint="eastAsia"/>
        </w:rPr>
        <w:t>在</w:t>
      </w:r>
      <w:r>
        <w:rPr>
          <w:rFonts w:hint="eastAsia"/>
        </w:rPr>
        <w:t>RTT</w:t>
      </w:r>
      <w:r>
        <w:rPr>
          <w:rFonts w:hint="eastAsia"/>
        </w:rPr>
        <w:t>（</w:t>
      </w:r>
      <w:hyperlink w:anchor="Eq_3_35" w:history="1">
        <w:r w:rsidR="000871EA" w:rsidRPr="0010215F">
          <w:rPr>
            <w:rStyle w:val="aa"/>
          </w:rPr>
          <w:t>3.35</w:t>
        </w:r>
      </w:hyperlink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≡</m:t>
        </m:r>
        <m:r>
          <m:rPr>
            <m:sty m:val="b"/>
          </m:rPr>
          <w:rPr>
            <w:rFonts w:ascii="Cambria Math" w:hAnsi="Cambria Math"/>
          </w:rPr>
          <m:t>0</m:t>
        </m:r>
      </m:oMath>
      <w:r>
        <w:t xml:space="preserve"> </w:t>
      </w:r>
      <w:r>
        <w:rPr>
          <w:rFonts w:hint="eastAsia"/>
        </w:rPr>
        <w:t>立得</w:t>
      </w:r>
    </w:p>
    <w:p w14:paraId="23F67F2A" w14:textId="7919B7BB" w:rsidR="00E91A37" w:rsidRDefault="0055381E" w:rsidP="00E91A3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t</m:t>
                      </m:r>
                    </m:den>
                  </m:f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176DE8A" w14:textId="1F55EFBE" w:rsidR="00E91A37" w:rsidRDefault="00E91A37" w:rsidP="00E91A37">
      <w:pPr>
        <w:pStyle w:val="a2"/>
        <w:ind w:firstLine="0"/>
      </w:pPr>
      <w:r>
        <w:rPr>
          <w:rFonts w:hint="eastAsia"/>
        </w:rPr>
        <w:t>此时，</w:t>
      </w:r>
      <w:r w:rsidR="009F214A">
        <w:rPr>
          <w:rFonts w:hint="eastAsia"/>
        </w:rPr>
        <w:t>积分区域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F214A">
        <w:rPr>
          <w:rFonts w:hint="eastAsia"/>
        </w:rPr>
        <w:t>是</w:t>
      </w:r>
      <w:r w:rsidR="009F214A" w:rsidRPr="00003DA5">
        <w:rPr>
          <w:rFonts w:hint="eastAsia"/>
          <w:em w:val="dot"/>
        </w:rPr>
        <w:t>空间位置固定</w:t>
      </w:r>
      <w:r w:rsidR="009F214A">
        <w:rPr>
          <w:rFonts w:hint="eastAsia"/>
        </w:rPr>
        <w:t>的</w:t>
      </w:r>
      <w:r w:rsidR="009F214A" w:rsidRPr="00E271F2">
        <w:rPr>
          <w:rStyle w:val="af6"/>
          <w:rFonts w:hint="eastAsia"/>
        </w:rPr>
        <w:t>控制体</w:t>
      </w:r>
      <w:r w:rsidR="008F4CC2">
        <w:rPr>
          <w:rStyle w:val="af6"/>
          <w:rFonts w:hint="eastAsia"/>
        </w:rPr>
        <w:t xml:space="preserve"> </w:t>
      </w:r>
      <w:r w:rsidR="008F4CC2">
        <w:rPr>
          <w:rFonts w:hint="eastAsia"/>
        </w:rPr>
        <w:t>(</w:t>
      </w:r>
      <w:r w:rsidR="0078003D">
        <w:t>C</w:t>
      </w:r>
      <w:r w:rsidR="009F214A">
        <w:rPr>
          <w:rFonts w:hint="eastAsia"/>
        </w:rPr>
        <w:t>ontrol</w:t>
      </w:r>
      <w:r w:rsidR="009F214A">
        <w:t xml:space="preserve"> </w:t>
      </w:r>
      <w:r w:rsidR="009F214A">
        <w:rPr>
          <w:rFonts w:hint="eastAsia"/>
        </w:rPr>
        <w:t>Volume</w:t>
      </w:r>
      <w:r w:rsidR="009F214A">
        <w:t>, C</w:t>
      </w:r>
      <w:r w:rsidR="009F214A">
        <w:rPr>
          <w:rFonts w:hint="eastAsia"/>
        </w:rPr>
        <w:t>V</w:t>
      </w:r>
      <w:r w:rsidR="008F4CC2">
        <w:rPr>
          <w:rFonts w:hint="eastAsia"/>
        </w:rPr>
        <w:t>)</w:t>
      </w:r>
      <w:r w:rsidR="009F214A">
        <w:rPr>
          <w:rFonts w:hint="eastAsia"/>
        </w:rPr>
        <w:t>.</w:t>
      </w:r>
      <w:r w:rsidR="00C7504D">
        <w:t xml:space="preserve"> </w:t>
      </w:r>
      <w:r w:rsidR="00C7504D">
        <w:rPr>
          <w:rFonts w:hint="eastAsia"/>
        </w:rPr>
        <w:t>事实上，</w:t>
      </w:r>
      <w:r w:rsidR="0040066E">
        <w:rPr>
          <w:rFonts w:hint="eastAsia"/>
        </w:rPr>
        <w:t>上式</w:t>
      </w:r>
      <w:r w:rsidR="00C7504D">
        <w:rPr>
          <w:rFonts w:hint="eastAsia"/>
        </w:rPr>
        <w:t>就是</w:t>
      </w:r>
      <w:hyperlink w:anchor="Thm_15_1_3" w:history="1">
        <w:r w:rsidR="00D05237" w:rsidRPr="00D05237">
          <w:rPr>
            <w:rStyle w:val="aa"/>
            <w:rFonts w:hint="eastAsia"/>
          </w:rPr>
          <w:t>积分号下求导定理</w:t>
        </w:r>
      </w:hyperlink>
      <w:r w:rsidR="00C7504D">
        <w:rPr>
          <w:rFonts w:hint="eastAsia"/>
        </w:rPr>
        <w:t>在</w:t>
      </w:r>
      <w:r w:rsidR="00343683">
        <w:rPr>
          <w:rFonts w:hint="eastAsia"/>
        </w:rPr>
        <w:t>三维</w:t>
      </w:r>
      <w:r w:rsidR="00C7504D">
        <w:rPr>
          <w:rFonts w:hint="eastAsia"/>
        </w:rPr>
        <w:t>情形下的推广</w:t>
      </w:r>
      <w:r w:rsidR="00C7504D">
        <w:rPr>
          <w:rFonts w:hint="eastAsia"/>
        </w:rPr>
        <w:t>.</w:t>
      </w:r>
    </w:p>
    <w:p w14:paraId="1531CB0A" w14:textId="107AC738" w:rsidR="002A4496" w:rsidRDefault="002A4496" w:rsidP="002A4496">
      <w:pPr>
        <w:pStyle w:val="1"/>
        <w:spacing w:before="156" w:after="156"/>
      </w:pPr>
      <w:bookmarkStart w:id="10" w:name="_Toc97056052"/>
      <w:r>
        <w:rPr>
          <w:rFonts w:hint="eastAsia"/>
        </w:rPr>
        <w:t>第2题</w:t>
      </w:r>
      <w:bookmarkEnd w:id="10"/>
    </w:p>
    <w:p w14:paraId="513959AD" w14:textId="7471784D" w:rsidR="0004405E" w:rsidRDefault="0004405E" w:rsidP="0004405E">
      <w:pPr>
        <w:pStyle w:val="21"/>
      </w:pPr>
      <w:bookmarkStart w:id="11" w:name="_Toc97056053"/>
      <w:r>
        <w:rPr>
          <w:rFonts w:hint="eastAsia"/>
        </w:rPr>
        <w:t>问题描述</w:t>
      </w:r>
      <w:bookmarkEnd w:id="11"/>
    </w:p>
    <w:p w14:paraId="40212A1E" w14:textId="19A75821" w:rsidR="0004405E" w:rsidRDefault="0004405E" w:rsidP="00EA66FE">
      <w:pPr>
        <w:pStyle w:val="a2"/>
        <w:ind w:firstLine="0"/>
      </w:pPr>
      <w:r>
        <w:rPr>
          <w:noProof/>
        </w:rPr>
        <w:drawing>
          <wp:inline distT="0" distB="0" distL="0" distR="0" wp14:anchorId="7281AD7E" wp14:editId="08AD82EE">
            <wp:extent cx="5274310" cy="662305"/>
            <wp:effectExtent l="0" t="0" r="254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C9E83" w14:textId="643EC375" w:rsidR="0038172F" w:rsidRDefault="0038172F" w:rsidP="0038172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20F4F9C" wp14:editId="00CBFF70">
            <wp:extent cx="4997300" cy="3822279"/>
            <wp:effectExtent l="0" t="0" r="0" b="698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05195" cy="382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B7428" w14:textId="6021B62A" w:rsidR="0004405E" w:rsidRDefault="0004405E" w:rsidP="0004405E">
      <w:pPr>
        <w:pStyle w:val="21"/>
      </w:pPr>
      <w:bookmarkStart w:id="12" w:name="_Toc97056054"/>
      <w:r>
        <w:rPr>
          <w:rFonts w:hint="eastAsia"/>
        </w:rPr>
        <w:lastRenderedPageBreak/>
        <w:t>解决方案</w:t>
      </w:r>
      <w:bookmarkEnd w:id="12"/>
    </w:p>
    <w:p w14:paraId="5B640AC0" w14:textId="77777777" w:rsidR="00E1356A" w:rsidRDefault="009A7094" w:rsidP="003F78DF">
      <w:pPr>
        <w:pStyle w:val="a2"/>
      </w:pPr>
      <w:r>
        <w:rPr>
          <w:rFonts w:hint="eastAsia"/>
        </w:rPr>
        <w:t>从</w:t>
      </w:r>
      <w:r w:rsidR="00946CCE">
        <w:rPr>
          <w:rFonts w:hint="eastAsia"/>
        </w:rPr>
        <w:t>左上象限</w:t>
      </w:r>
      <w:r w:rsidR="00A67360">
        <w:rPr>
          <w:rFonts w:hint="eastAsia"/>
        </w:rPr>
        <w:t>起，按逆时针方向，为四个数据点依次编号</w:t>
      </w:r>
      <w:r w:rsidR="00A67360">
        <w:rPr>
          <w:rFonts w:hint="eastAsia"/>
        </w:rPr>
        <w:t>1</w:t>
      </w:r>
      <w:r w:rsidR="00A67360">
        <w:rPr>
          <w:rFonts w:hint="eastAsia"/>
        </w:rPr>
        <w:t>至</w:t>
      </w:r>
      <w:r w:rsidR="00A67360">
        <w:rPr>
          <w:rFonts w:hint="eastAsia"/>
        </w:rPr>
        <w:t>4</w:t>
      </w:r>
      <w:r w:rsidR="00A67360">
        <w:t>.</w:t>
      </w:r>
    </w:p>
    <w:p w14:paraId="08565CBA" w14:textId="76C76B15" w:rsidR="003F78DF" w:rsidRDefault="00443934" w:rsidP="003F78DF">
      <w:pPr>
        <w:pStyle w:val="a2"/>
      </w:pPr>
      <w:r>
        <w:rPr>
          <w:rFonts w:hint="eastAsia"/>
        </w:rPr>
        <w:t>首先，用线性插值估计</w:t>
      </w:r>
      <w:r>
        <w:rPr>
          <w:rFonts w:hint="eastAsia"/>
        </w:rPr>
        <w:t>A</w:t>
      </w:r>
      <w:r>
        <w:rPr>
          <w:rFonts w:hint="eastAsia"/>
        </w:rPr>
        <w:t>至</w:t>
      </w:r>
      <w:r>
        <w:rPr>
          <w:rFonts w:hint="eastAsia"/>
        </w:rPr>
        <w:t>D</w:t>
      </w:r>
      <w:r>
        <w:rPr>
          <w:rFonts w:hint="eastAsia"/>
        </w:rPr>
        <w:t>点的水平流速梯度</w:t>
      </w:r>
      <w:r w:rsidR="00E1356A">
        <w:rPr>
          <w:rFonts w:hint="eastAsia"/>
        </w:rPr>
        <w:t>：</w:t>
      </w:r>
    </w:p>
    <w:p w14:paraId="06E15224" w14:textId="4CEA8A0A" w:rsidR="00087DCF" w:rsidRPr="00ED5CD6" w:rsidRDefault="0055381E" w:rsidP="003F78DF">
      <w:pPr>
        <w:pStyle w:val="a2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hint="eastAsia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5CBE7A0C" w14:textId="6F8A6B8D" w:rsidR="00ED5CD6" w:rsidRDefault="00ED5CD6" w:rsidP="00ED5CD6">
      <w:pPr>
        <w:pStyle w:val="a2"/>
        <w:ind w:firstLine="0"/>
      </w:pPr>
      <w:r>
        <w:rPr>
          <w:rFonts w:hint="eastAsia"/>
        </w:rPr>
        <w:t>然后，用线性插值估计</w:t>
      </w:r>
      <w:r>
        <w:rPr>
          <w:rFonts w:hint="eastAsia"/>
        </w:rPr>
        <w:t>E</w:t>
      </w:r>
      <w:r>
        <w:rPr>
          <w:rFonts w:hint="eastAsia"/>
        </w:rPr>
        <w:t>点的水平流速</w:t>
      </w:r>
      <w:r w:rsidR="00C74C96">
        <w:rPr>
          <w:rFonts w:hint="eastAsia"/>
        </w:rPr>
        <w:t>梯度</w:t>
      </w:r>
      <w:r>
        <w:rPr>
          <w:rFonts w:hint="eastAsia"/>
        </w:rPr>
        <w:t>：</w:t>
      </w:r>
    </w:p>
    <w:p w14:paraId="44BC50D2" w14:textId="3DCC5A66" w:rsidR="00C74C96" w:rsidRPr="00E866AE" w:rsidRDefault="0055381E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B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63B4C229" w14:textId="64F9AC04" w:rsidR="00E866AE" w:rsidRDefault="00E866AE" w:rsidP="00ED6E57">
      <w:pPr>
        <w:pStyle w:val="a2"/>
      </w:pPr>
      <w:r>
        <w:rPr>
          <w:rFonts w:hint="eastAsia"/>
        </w:rPr>
        <w:t>假定</w:t>
      </w:r>
      <w:r w:rsidR="00ED6E57">
        <w:rPr>
          <w:rFonts w:hint="eastAsia"/>
        </w:rPr>
        <w:t>：</w:t>
      </w:r>
      <w:r w:rsidR="007F04C1">
        <w:t>1</w:t>
      </w:r>
      <w:r w:rsidR="007F04C1">
        <w:rPr>
          <w:rFonts w:hint="eastAsia"/>
        </w:rPr>
        <w:t>）</w:t>
      </w:r>
      <w:r>
        <w:rPr>
          <w:rFonts w:hint="eastAsia"/>
        </w:rPr>
        <w:t>流体为不可压缩的</w:t>
      </w:r>
      <w:r w:rsidR="00ED6E57">
        <w:rPr>
          <w:rFonts w:hint="eastAsia"/>
        </w:rPr>
        <w:t>，从而有</w:t>
      </w:r>
      <w:r>
        <w:rPr>
          <w:rFonts w:hint="eastAsia"/>
        </w:rPr>
        <w:t>连续方程</w:t>
      </w:r>
    </w:p>
    <w:p w14:paraId="00D4B57C" w14:textId="66180E66" w:rsidR="00ED6E57" w:rsidRPr="007F04C1" w:rsidRDefault="0055381E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u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v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w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r>
            <w:rPr>
              <w:rFonts w:ascii="Cambria Math" w:hAnsi="Cambria Math"/>
            </w:rPr>
            <m:t>≡0;</m:t>
          </m:r>
        </m:oMath>
      </m:oMathPara>
    </w:p>
    <w:p w14:paraId="66E246DC" w14:textId="0D97B42A" w:rsidR="007F04C1" w:rsidRDefault="007F04C1" w:rsidP="00ED5CD6">
      <w:pPr>
        <w:pStyle w:val="a2"/>
        <w:ind w:firstLine="0"/>
      </w:pPr>
      <w:r>
        <w:rPr>
          <w:rFonts w:hint="eastAsia"/>
        </w:rPr>
        <w:t>2</w:t>
      </w:r>
      <w:r>
        <w:rPr>
          <w:rFonts w:hint="eastAsia"/>
        </w:rPr>
        <w:t>）水平流速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上不变，即</w:t>
      </w:r>
    </w:p>
    <w:p w14:paraId="0FE76E47" w14:textId="733F18DC" w:rsidR="007F04C1" w:rsidRPr="00974514" w:rsidRDefault="0055381E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u,v</m:t>
              </m:r>
            </m:e>
          </m:d>
          <m:r>
            <w:rPr>
              <w:rFonts w:ascii="Cambria Math" w:hAnsi="Cambria Math"/>
            </w:rPr>
            <m:t>≡0.</m:t>
          </m:r>
        </m:oMath>
      </m:oMathPara>
    </w:p>
    <w:p w14:paraId="56A9A03D" w14:textId="19530446" w:rsidR="00974514" w:rsidRDefault="00974514" w:rsidP="00ED5CD6">
      <w:pPr>
        <w:pStyle w:val="a2"/>
        <w:ind w:firstLine="0"/>
      </w:pPr>
      <w:r>
        <w:rPr>
          <w:rFonts w:hint="eastAsia"/>
        </w:rPr>
        <w:t>从而，</w:t>
      </w:r>
      <w:r w:rsidR="00AD229A">
        <w:rPr>
          <w:rFonts w:hint="eastAsia"/>
        </w:rPr>
        <w:t>E</w:t>
      </w:r>
      <w:r w:rsidR="00AD229A">
        <w:rPr>
          <w:rFonts w:hint="eastAsia"/>
        </w:rPr>
        <w:t>点上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=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垂直流速</w:t>
      </w:r>
    </w:p>
    <w:p w14:paraId="669B759D" w14:textId="21FF7757" w:rsidR="00974514" w:rsidRPr="00866F96" w:rsidRDefault="0055381E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+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w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den>
                      </m:f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v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den>
                          </m:f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 w:hint="eastAsia"/>
            </w:rPr>
            <m:t>z</m:t>
          </m:r>
          <m:r>
            <w:rPr>
              <w:rFonts w:ascii="Cambria Math" w:hAnsi="Cambria Math"/>
            </w:rPr>
            <m:t>.</m:t>
          </m:r>
        </m:oMath>
      </m:oMathPara>
    </w:p>
    <w:p w14:paraId="6091F5FB" w14:textId="429139CF" w:rsidR="00866F96" w:rsidRPr="00BF094A" w:rsidRDefault="00866F96" w:rsidP="00ED5CD6">
      <w:pPr>
        <w:pStyle w:val="a2"/>
        <w:ind w:firstLine="0"/>
        <w:rPr>
          <w:i/>
        </w:rPr>
      </w:pPr>
      <w:r>
        <w:rPr>
          <w:rFonts w:hint="eastAsia"/>
        </w:rPr>
        <w:t>代入数据</w:t>
      </w:r>
      <w:r w:rsidR="000A21EB">
        <w:rPr>
          <w:rFonts w:hint="eastAsia"/>
        </w:rPr>
        <w:t>，</w:t>
      </w:r>
      <w:r>
        <w:rPr>
          <w:rFonts w:hint="eastAsia"/>
        </w:rPr>
        <w:t>得</w:t>
      </w:r>
      <w:r w:rsidR="00055E79">
        <w:rPr>
          <w:rFonts w:hint="eastAsia"/>
        </w:rPr>
        <w:t>E</w:t>
      </w:r>
      <w:r w:rsidR="00055E79">
        <w:rPr>
          <w:rFonts w:hint="eastAsia"/>
        </w:rPr>
        <w:t>点</w:t>
      </w:r>
      <w:r w:rsidR="00055E79">
        <w:t>50</w:t>
      </w:r>
      <w:r w:rsidR="00055E79">
        <w:rPr>
          <w:rFonts w:hint="eastAsia"/>
        </w:rPr>
        <w:t>米深处垂直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w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50</m:t>
            </m:r>
          </m:e>
        </m:d>
        <m:r>
          <w:rPr>
            <w:rFonts w:ascii="Cambria Math" w:hAnsi="Cambria Math"/>
          </w:rPr>
          <m:t>=-6.67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281BC9">
        <w:rPr>
          <w:rFonts w:hint="eastAsia"/>
        </w:rPr>
        <w:t xml:space="preserve"> </w:t>
      </w:r>
      <w:r w:rsidR="00A36221">
        <w:rPr>
          <w:rFonts w:hint="eastAsia"/>
        </w:rPr>
        <w:t>(</w:t>
      </w:r>
      <w:r w:rsidR="00281BC9">
        <w:t>m/s</w:t>
      </w:r>
      <w:r w:rsidR="00A36221">
        <w:t>)</w:t>
      </w:r>
      <w:r w:rsidR="00281BC9">
        <w:t>.</w:t>
      </w:r>
    </w:p>
    <w:p w14:paraId="5066CDAE" w14:textId="59606294" w:rsidR="00DB6F83" w:rsidRDefault="00DB6F83" w:rsidP="00DB6F83">
      <w:pPr>
        <w:pStyle w:val="1"/>
        <w:spacing w:before="156" w:after="156"/>
      </w:pPr>
      <w:bookmarkStart w:id="13" w:name="_Toc97056055"/>
      <w:r>
        <w:rPr>
          <w:rFonts w:hint="eastAsia"/>
        </w:rPr>
        <w:t>第</w:t>
      </w:r>
      <w:r>
        <w:t>3</w:t>
      </w:r>
      <w:r>
        <w:rPr>
          <w:rFonts w:hint="eastAsia"/>
        </w:rPr>
        <w:t>题</w:t>
      </w:r>
      <w:bookmarkEnd w:id="13"/>
    </w:p>
    <w:p w14:paraId="61B29B9C" w14:textId="3EDB06C5" w:rsidR="008B4F78" w:rsidRPr="008B4F78" w:rsidRDefault="008B4F78" w:rsidP="008B4F78">
      <w:pPr>
        <w:pStyle w:val="a2"/>
      </w:pPr>
      <w:r>
        <w:rPr>
          <w:rFonts w:hint="eastAsia"/>
        </w:rPr>
        <w:t>“</w:t>
      </w:r>
      <w:r w:rsidRPr="008B4F78">
        <w:t>TEOS-10 is based on a Gibbs function formulation from which all thermodynamic properties of seawater (density, enthalpy, entropy sound speed, etc.) can be derived in a thermodynamically consistent manner. TEOS-10 was adopted by the Intergovernmental Oceanographic Commission at its 25th Assembly in June 2009 to replace EOS-80 as the official description of seawater and ice properties in marine science.</w:t>
      </w:r>
      <w:r>
        <w:rPr>
          <w:rFonts w:hint="eastAsia"/>
        </w:rPr>
        <w:t>”</w:t>
      </w:r>
      <w:r>
        <w:fldChar w:fldCharType="begin"/>
      </w:r>
      <w:r>
        <w:instrText xml:space="preserve"> ADDIN EN.CITE &lt;EndNote&gt;&lt;Cite&gt;&lt;Author&gt;http://www.teos-10.org/index.htm&lt;/Author&gt;&lt;RecNum&gt;9&lt;/RecNum&gt;&lt;DisplayText&gt;(http://www.teos-10.org/index.htm)&lt;/DisplayText&gt;&lt;record&gt;&lt;rec-number&gt;9&lt;/rec-number&gt;&lt;foreign-keys&gt;&lt;key app="EN" db-id="sawdzpz07va5vqetx57xr0vyx9zdsx0avr0r" timestamp="1645979356"&gt;9&lt;/key&gt;&lt;/foreign-keys&gt;&lt;ref-type name="Web Page"&gt;12&lt;/ref-type&gt;&lt;contributors&gt;&lt;authors&gt;&lt;author&gt;http://www.teos-10.org/index.htm&lt;/author&gt;&lt;/authors&gt;&lt;/contributors&gt;&lt;titles&gt;&lt;/titles&gt;&lt;volume&gt;2022&lt;/volume&gt;&lt;number&gt;2022-02-28&lt;/number&gt;&lt;dates&gt;&lt;/dates&gt;&lt;urls&gt;&lt;related-urls&gt;&lt;url&gt;http://www.teos-10.org/index.htm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ttp://www.teos-10.org/index.htm,  #9" w:history="1">
        <w:r w:rsidRPr="008B4F78">
          <w:rPr>
            <w:rStyle w:val="aa"/>
          </w:rPr>
          <w:t>http://www.teos-10.org/index.htm</w:t>
        </w:r>
      </w:hyperlink>
      <w:r>
        <w:rPr>
          <w:noProof/>
        </w:rPr>
        <w:t>)</w:t>
      </w:r>
      <w:r>
        <w:fldChar w:fldCharType="end"/>
      </w:r>
    </w:p>
    <w:p w14:paraId="49A2F56F" w14:textId="7E53B2B0" w:rsidR="00DB6F83" w:rsidRDefault="00DB6F83" w:rsidP="00DB6F83">
      <w:pPr>
        <w:pStyle w:val="21"/>
      </w:pPr>
      <w:bookmarkStart w:id="14" w:name="_Toc97056056"/>
      <w:r>
        <w:rPr>
          <w:rFonts w:hint="eastAsia"/>
        </w:rPr>
        <w:lastRenderedPageBreak/>
        <w:t>问题描述</w:t>
      </w:r>
      <w:bookmarkEnd w:id="14"/>
    </w:p>
    <w:p w14:paraId="6BFAFC5A" w14:textId="5A1F5994" w:rsidR="005F65E7" w:rsidRDefault="005F65E7" w:rsidP="005F65E7">
      <w:pPr>
        <w:pStyle w:val="a2"/>
        <w:ind w:firstLine="0"/>
      </w:pPr>
      <w:r>
        <w:rPr>
          <w:noProof/>
        </w:rPr>
        <w:drawing>
          <wp:inline distT="0" distB="0" distL="0" distR="0" wp14:anchorId="0E247369" wp14:editId="3CDD8F32">
            <wp:extent cx="5274310" cy="354965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C642B" w14:textId="41D8AD75" w:rsidR="00BB397E" w:rsidRPr="005F65E7" w:rsidRDefault="00BB397E" w:rsidP="005F65E7">
      <w:pPr>
        <w:pStyle w:val="a2"/>
        <w:ind w:firstLine="0"/>
      </w:pPr>
      <w:r>
        <w:rPr>
          <w:noProof/>
        </w:rPr>
        <w:drawing>
          <wp:inline distT="0" distB="0" distL="0" distR="0" wp14:anchorId="30832EBF" wp14:editId="33BA1A8E">
            <wp:extent cx="5274310" cy="1900555"/>
            <wp:effectExtent l="0" t="0" r="2540" b="444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0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D8209" w14:textId="7475CE95" w:rsidR="00DB6F83" w:rsidRDefault="00DB6F83" w:rsidP="00DB6F83">
      <w:pPr>
        <w:pStyle w:val="21"/>
      </w:pPr>
      <w:bookmarkStart w:id="15" w:name="_Toc97056057"/>
      <w:r>
        <w:rPr>
          <w:rFonts w:hint="eastAsia"/>
        </w:rPr>
        <w:t>解决方案</w:t>
      </w:r>
      <w:bookmarkEnd w:id="15"/>
    </w:p>
    <w:p w14:paraId="66832AC8" w14:textId="739F76A0" w:rsidR="00BE47D7" w:rsidRDefault="00BE47D7" w:rsidP="00BE47D7">
      <w:pPr>
        <w:pStyle w:val="a2"/>
      </w:pPr>
      <w:r>
        <w:rPr>
          <w:rFonts w:hint="eastAsia"/>
        </w:rPr>
        <w:t>题目未明确指出原始数据中“温度”和“盐度”两词的定义</w:t>
      </w:r>
      <w:r>
        <w:rPr>
          <w:rFonts w:hint="eastAsia"/>
        </w:rPr>
        <w:t>.</w:t>
      </w:r>
      <w:r>
        <w:t xml:space="preserve"> </w:t>
      </w:r>
      <w:r w:rsidR="00867E78">
        <w:rPr>
          <w:rFonts w:hint="eastAsia"/>
        </w:rPr>
        <w:t>若“温度”是指现场（</w:t>
      </w:r>
      <w:r w:rsidR="00867E78">
        <w:rPr>
          <w:rFonts w:hint="eastAsia"/>
        </w:rPr>
        <w:t>i</w:t>
      </w:r>
      <w:r w:rsidR="00867E78">
        <w:t>n-situ</w:t>
      </w:r>
      <w:r w:rsidR="00867E78">
        <w:rPr>
          <w:rFonts w:hint="eastAsia"/>
        </w:rPr>
        <w:t>）温度，而“盐度”的单位是实用盐标（</w:t>
      </w:r>
      <w:proofErr w:type="spellStart"/>
      <w:r w:rsidR="00867E78">
        <w:rPr>
          <w:rFonts w:hint="eastAsia"/>
        </w:rPr>
        <w:t>p</w:t>
      </w:r>
      <w:r w:rsidR="00867E78">
        <w:t>su</w:t>
      </w:r>
      <w:proofErr w:type="spellEnd"/>
      <w:r w:rsidR="00867E78">
        <w:rPr>
          <w:rFonts w:hint="eastAsia"/>
        </w:rPr>
        <w:t>），则</w:t>
      </w:r>
      <w:r w:rsidR="00330FFF">
        <w:rPr>
          <w:rFonts w:hint="eastAsia"/>
        </w:rPr>
        <w:t>当使用</w:t>
      </w:r>
      <w:r w:rsidR="00330FFF">
        <w:rPr>
          <w:rFonts w:hint="eastAsia"/>
        </w:rPr>
        <w:t>TEOS</w:t>
      </w:r>
      <w:r w:rsidR="00330FFF">
        <w:t xml:space="preserve">-10 </w:t>
      </w:r>
      <w:r w:rsidR="00330FFF">
        <w:fldChar w:fldCharType="begin"/>
      </w:r>
      <w:r w:rsidR="00330FFF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330FFF">
        <w:fldChar w:fldCharType="separate"/>
      </w:r>
      <w:r w:rsidR="00330FFF">
        <w:rPr>
          <w:noProof/>
        </w:rPr>
        <w:t>(</w:t>
      </w:r>
      <w:hyperlink w:anchor="_ENREF_3" w:tooltip="McDougall, 2011 #8" w:history="1">
        <w:r w:rsidR="008B4F78" w:rsidRPr="008B4F78">
          <w:rPr>
            <w:rStyle w:val="aa"/>
          </w:rPr>
          <w:t>McDougall et al., 2011</w:t>
        </w:r>
      </w:hyperlink>
      <w:r w:rsidR="00330FFF">
        <w:rPr>
          <w:noProof/>
        </w:rPr>
        <w:t>)</w:t>
      </w:r>
      <w:r w:rsidR="00330FFF">
        <w:fldChar w:fldCharType="end"/>
      </w:r>
      <w:r w:rsidR="00330FFF">
        <w:rPr>
          <w:rFonts w:hint="eastAsia"/>
        </w:rPr>
        <w:t xml:space="preserve"> </w:t>
      </w:r>
      <w:r w:rsidR="00330FFF">
        <w:rPr>
          <w:rFonts w:hint="eastAsia"/>
        </w:rPr>
        <w:t>时，需要先转换为</w:t>
      </w:r>
      <w:r w:rsidR="00330FFF" w:rsidRPr="00330FFF">
        <w:rPr>
          <w:rFonts w:hint="eastAsia"/>
          <w:i/>
        </w:rPr>
        <w:t>Absolut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Salinity</w:t>
      </w:r>
      <w:r w:rsidR="00330FFF">
        <w:t xml:space="preserve"> (TEOS-10) </w:t>
      </w:r>
      <w:r w:rsidR="00330FFF">
        <w:rPr>
          <w:rFonts w:hint="eastAsia"/>
        </w:rPr>
        <w:t>和</w:t>
      </w:r>
      <w:r w:rsidR="00330FFF" w:rsidRPr="00330FFF">
        <w:rPr>
          <w:rFonts w:hint="eastAsia"/>
          <w:i/>
        </w:rPr>
        <w:t>Conservativ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Temperature</w:t>
      </w:r>
      <w:r w:rsidR="00330FFF">
        <w:t xml:space="preserve"> (TEOS-10)</w:t>
      </w:r>
      <w:r w:rsidR="00AF2119">
        <w:rPr>
          <w:rFonts w:hint="eastAsia"/>
        </w:rPr>
        <w:t>，这需要使用</w:t>
      </w:r>
      <w:r w:rsidR="00AF2119">
        <w:rPr>
          <w:rFonts w:hint="eastAsia"/>
        </w:rPr>
        <w:t>A</w:t>
      </w:r>
      <w:r w:rsidR="00AF2119">
        <w:t>, B</w:t>
      </w:r>
      <w:r w:rsidR="00AF2119">
        <w:rPr>
          <w:rFonts w:hint="eastAsia"/>
        </w:rPr>
        <w:t>两地的位置</w:t>
      </w:r>
      <w:r w:rsidR="00482538">
        <w:rPr>
          <w:rFonts w:hint="eastAsia"/>
        </w:rPr>
        <w:t>，然而题目并未提供</w:t>
      </w:r>
      <w:r w:rsidR="00482538">
        <w:rPr>
          <w:rFonts w:hint="eastAsia"/>
        </w:rPr>
        <w:t>.</w:t>
      </w:r>
      <w:r w:rsidR="00482538">
        <w:t xml:space="preserve"> </w:t>
      </w:r>
      <w:r w:rsidR="000B42CC">
        <w:rPr>
          <w:rFonts w:hint="eastAsia"/>
        </w:rPr>
        <w:t>鉴此</w:t>
      </w:r>
      <w:r w:rsidR="00B14520">
        <w:rPr>
          <w:rFonts w:hint="eastAsia"/>
        </w:rPr>
        <w:t>，</w:t>
      </w:r>
      <w:r w:rsidR="000B42CC">
        <w:rPr>
          <w:rFonts w:hint="eastAsia"/>
        </w:rPr>
        <w:t>我暂且</w:t>
      </w:r>
      <w:r w:rsidR="00A00E9E">
        <w:rPr>
          <w:rFonts w:hint="eastAsia"/>
        </w:rPr>
        <w:t>将</w:t>
      </w:r>
      <w:r w:rsidR="000B42CC">
        <w:rPr>
          <w:rFonts w:hint="eastAsia"/>
        </w:rPr>
        <w:t>原始数据的“温度”和“盐度”理解为</w:t>
      </w:r>
      <w:r w:rsidR="000B42CC" w:rsidRPr="00330FFF">
        <w:rPr>
          <w:rFonts w:hint="eastAsia"/>
          <w:i/>
        </w:rPr>
        <w:t>Absolut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Salinity</w:t>
      </w:r>
      <w:r w:rsidR="000B42CC">
        <w:t xml:space="preserve"> (TEOS-10) </w:t>
      </w:r>
      <w:r w:rsidR="000B42CC">
        <w:rPr>
          <w:rFonts w:hint="eastAsia"/>
        </w:rPr>
        <w:t>和</w:t>
      </w:r>
      <w:r w:rsidR="000B42CC" w:rsidRPr="00330FFF">
        <w:rPr>
          <w:rFonts w:hint="eastAsia"/>
          <w:i/>
        </w:rPr>
        <w:t>Conservativ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Temperature</w:t>
      </w:r>
      <w:r w:rsidR="000B42CC">
        <w:t xml:space="preserve"> (TEOS-10).</w:t>
      </w:r>
    </w:p>
    <w:p w14:paraId="5DFB9BB9" w14:textId="5DC3017C" w:rsidR="000900F4" w:rsidRDefault="000900F4" w:rsidP="00BE47D7">
      <w:pPr>
        <w:pStyle w:val="a2"/>
      </w:pPr>
      <w:r>
        <w:rPr>
          <w:rFonts w:hint="eastAsia"/>
        </w:rPr>
        <w:t>题中给出的线性</w:t>
      </w:r>
      <w:r>
        <w:rPr>
          <w:rFonts w:hint="eastAsia"/>
        </w:rPr>
        <w:t>EOS</w:t>
      </w:r>
      <w:r w:rsidR="006471EB">
        <w:rPr>
          <w:rFonts w:hint="eastAsia"/>
        </w:rPr>
        <w:t>公式似乎有小笔误</w:t>
      </w:r>
      <w:r w:rsidR="006471EB">
        <w:rPr>
          <w:rFonts w:hint="eastAsia"/>
        </w:rPr>
        <w:t>.</w:t>
      </w:r>
      <w:r w:rsidR="006471EB">
        <w:t xml:space="preserve"> </w:t>
      </w:r>
      <w:r w:rsidR="006471EB">
        <w:rPr>
          <w:rFonts w:hint="eastAsia"/>
        </w:rPr>
        <w:t>我擅自将其</w:t>
      </w:r>
      <w:r w:rsidR="00D7062B">
        <w:rPr>
          <w:rFonts w:hint="eastAsia"/>
        </w:rPr>
        <w:t>修改</w:t>
      </w:r>
      <w:r w:rsidR="006471EB">
        <w:rPr>
          <w:rFonts w:hint="eastAsia"/>
        </w:rPr>
        <w:t>为</w:t>
      </w:r>
    </w:p>
    <w:p w14:paraId="1B355B8E" w14:textId="15975172" w:rsidR="006471EB" w:rsidRPr="00681A00" w:rsidRDefault="006471EB" w:rsidP="00BE47D7">
      <w:pPr>
        <w:pStyle w:val="a2"/>
      </w:pPr>
      <m:oMathPara>
        <m:oMath>
          <m:r>
            <w:rPr>
              <w:rFonts w:ascii="Cambria Math" w:hAnsi="Cambria Math"/>
            </w:rPr>
            <m:t>ρ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</m:oMath>
      </m:oMathPara>
    </w:p>
    <w:p w14:paraId="691C44CC" w14:textId="5C7BAD0D" w:rsidR="00681A00" w:rsidRPr="00435CB7" w:rsidRDefault="00435CB7" w:rsidP="00681A00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的数值</w:t>
      </w:r>
      <w:r w:rsidR="008E6D6F">
        <w:rPr>
          <w:rFonts w:hint="eastAsia"/>
        </w:rPr>
        <w:t>修</w:t>
      </w:r>
      <w:r>
        <w:rPr>
          <w:rFonts w:hint="eastAsia"/>
        </w:rPr>
        <w:t>改为在原来的基础上除以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</m:oMath>
      <w:r>
        <w:rPr>
          <w:rFonts w:hint="eastAsia"/>
        </w:rPr>
        <w:t xml:space="preserve"> </w:t>
      </w:r>
      <w:r>
        <w:rPr>
          <w:rFonts w:hint="eastAsia"/>
        </w:rPr>
        <w:t>单位亦作相应</w:t>
      </w:r>
      <w:r w:rsidR="008E6D6F">
        <w:rPr>
          <w:rFonts w:hint="eastAsia"/>
        </w:rPr>
        <w:t>修</w:t>
      </w:r>
      <w:r>
        <w:rPr>
          <w:rFonts w:hint="eastAsia"/>
        </w:rPr>
        <w:t>改</w:t>
      </w:r>
      <w:r>
        <w:rPr>
          <w:rFonts w:hint="eastAsia"/>
        </w:rPr>
        <w:t>.</w:t>
      </w:r>
    </w:p>
    <w:p w14:paraId="4AF21062" w14:textId="71317BED" w:rsidR="0052482C" w:rsidRPr="00867E78" w:rsidRDefault="0052482C" w:rsidP="00BE47D7">
      <w:pPr>
        <w:pStyle w:val="a2"/>
      </w:pPr>
      <w:r>
        <w:fldChar w:fldCharType="begin"/>
      </w:r>
      <w:r>
        <w:instrText xml:space="preserve"> REF _Ref96899780 \h </w:instrText>
      </w:r>
      <w:r>
        <w:fldChar w:fldCharType="separate"/>
      </w:r>
      <w:r w:rsidR="00851F72" w:rsidRPr="006D272A">
        <w:t>图</w:t>
      </w:r>
      <w:r w:rsidR="00851F72">
        <w:rPr>
          <w:noProof/>
        </w:rPr>
        <w:t>4</w:t>
      </w:r>
      <w:r w:rsidR="00851F72" w:rsidRPr="006D272A">
        <w:t>.</w:t>
      </w:r>
      <w:r w:rsidR="00851F72">
        <w:rPr>
          <w:noProof/>
        </w:rPr>
        <w:t>1</w:t>
      </w:r>
      <w:r>
        <w:fldChar w:fldCharType="end"/>
      </w:r>
      <w:r>
        <w:rPr>
          <w:rFonts w:hint="eastAsia"/>
        </w:rPr>
        <w:t>展现了使用线性与非线性</w:t>
      </w:r>
      <w:r>
        <w:rPr>
          <w:rFonts w:hint="eastAsia"/>
        </w:rPr>
        <w:t>EOS</w:t>
      </w:r>
      <w:r>
        <w:rPr>
          <w:rFonts w:hint="eastAsia"/>
        </w:rPr>
        <w:t>的计算结果</w:t>
      </w:r>
      <w:r w:rsidR="00552FF5">
        <w:rPr>
          <w:rFonts w:hint="eastAsia"/>
        </w:rPr>
        <w:t>对比</w:t>
      </w:r>
      <w:r>
        <w:rPr>
          <w:rFonts w:hint="eastAsia"/>
        </w:rPr>
        <w:t>.</w:t>
      </w:r>
      <w:r w:rsidR="00552B2F">
        <w:t xml:space="preserve"> </w:t>
      </w:r>
      <w:r w:rsidR="00552B2F">
        <w:rPr>
          <w:rFonts w:hint="eastAsia"/>
        </w:rPr>
        <w:t>可见线性</w:t>
      </w:r>
      <w:r w:rsidR="00552B2F">
        <w:rPr>
          <w:rFonts w:hint="eastAsia"/>
        </w:rPr>
        <w:t>EOS</w:t>
      </w:r>
      <w:r w:rsidR="00552B2F">
        <w:rPr>
          <w:rFonts w:hint="eastAsia"/>
        </w:rPr>
        <w:t>公式在</w:t>
      </w:r>
      <w:r w:rsidR="00552B2F">
        <w:t>B</w:t>
      </w:r>
      <w:r w:rsidR="00552B2F">
        <w:rPr>
          <w:rFonts w:hint="eastAsia"/>
        </w:rPr>
        <w:t>处的性能与</w:t>
      </w:r>
      <w:r w:rsidR="00552B2F">
        <w:rPr>
          <w:rFonts w:hint="eastAsia"/>
        </w:rPr>
        <w:t>TEOS</w:t>
      </w:r>
      <w:r w:rsidR="00552B2F">
        <w:t>-10</w:t>
      </w:r>
      <w:r w:rsidR="00552B2F">
        <w:rPr>
          <w:rFonts w:hint="eastAsia"/>
        </w:rPr>
        <w:t>的相近，而在</w:t>
      </w:r>
      <w:r w:rsidR="00552B2F">
        <w:rPr>
          <w:rFonts w:hint="eastAsia"/>
        </w:rPr>
        <w:t>A</w:t>
      </w:r>
      <w:proofErr w:type="gramStart"/>
      <w:r w:rsidR="00552B2F">
        <w:rPr>
          <w:rFonts w:hint="eastAsia"/>
        </w:rPr>
        <w:t>处比</w:t>
      </w:r>
      <w:proofErr w:type="gramEnd"/>
      <w:r w:rsidR="00552B2F">
        <w:rPr>
          <w:rFonts w:hint="eastAsia"/>
        </w:rPr>
        <w:t>TEOS</w:t>
      </w:r>
      <w:r w:rsidR="00552B2F">
        <w:t>-10</w:t>
      </w:r>
      <w:r w:rsidR="00552B2F">
        <w:rPr>
          <w:rFonts w:hint="eastAsia"/>
        </w:rPr>
        <w:t>的密度计算结果偏高（偏高值在某个常数附</w:t>
      </w:r>
      <w:r w:rsidR="00552B2F">
        <w:rPr>
          <w:rFonts w:hint="eastAsia"/>
        </w:rPr>
        <w:lastRenderedPageBreak/>
        <w:t>近）</w:t>
      </w:r>
      <w:r w:rsidR="00402882">
        <w:rPr>
          <w:rFonts w:hint="eastAsia"/>
        </w:rPr>
        <w:t>.</w:t>
      </w:r>
      <w:r w:rsidR="00A439B0">
        <w:t xml:space="preserve"> </w:t>
      </w:r>
      <w:r w:rsidR="00B95E38">
        <w:rPr>
          <w:rFonts w:hint="eastAsia"/>
        </w:rPr>
        <w:t>提示线性</w:t>
      </w:r>
      <w:r w:rsidR="00B95E38">
        <w:rPr>
          <w:rFonts w:hint="eastAsia"/>
        </w:rPr>
        <w:t>EOS</w:t>
      </w:r>
      <w:r w:rsidR="00B95E38">
        <w:rPr>
          <w:rFonts w:hint="eastAsia"/>
        </w:rPr>
        <w:t>的参数选取</w:t>
      </w:r>
      <w:r w:rsidR="00F42DCA">
        <w:rPr>
          <w:rFonts w:hint="eastAsia"/>
        </w:rPr>
        <w:t>可能</w:t>
      </w:r>
      <w:r w:rsidR="00B95E38">
        <w:rPr>
          <w:rFonts w:hint="eastAsia"/>
        </w:rPr>
        <w:t>依赖具体海区</w:t>
      </w:r>
      <w:r w:rsidR="00B95E38">
        <w:rPr>
          <w:rFonts w:hint="eastAsia"/>
        </w:rPr>
        <w:t>.</w:t>
      </w:r>
      <w:r w:rsidR="002F13A3">
        <w:t xml:space="preserve"> </w:t>
      </w:r>
      <w:proofErr w:type="gramStart"/>
      <w:r w:rsidR="002F13A3">
        <w:rPr>
          <w:rFonts w:hint="eastAsia"/>
        </w:rPr>
        <w:t>若参</w:t>
      </w:r>
      <w:proofErr w:type="gramEnd"/>
      <w:r w:rsidR="002F13A3">
        <w:rPr>
          <w:rFonts w:hint="eastAsia"/>
        </w:rPr>
        <w:t>数选取得当，线性</w:t>
      </w:r>
      <w:r w:rsidR="002F13A3">
        <w:rPr>
          <w:rFonts w:hint="eastAsia"/>
        </w:rPr>
        <w:t>EOS</w:t>
      </w:r>
      <w:r w:rsidR="002F13A3">
        <w:rPr>
          <w:rFonts w:hint="eastAsia"/>
        </w:rPr>
        <w:t>也可能取得可接受的效果</w:t>
      </w:r>
      <w:r w:rsidR="002F13A3">
        <w:rPr>
          <w:rFonts w:hint="eastAsia"/>
        </w:rPr>
        <w:t>.</w:t>
      </w:r>
    </w:p>
    <w:p w14:paraId="2077241E" w14:textId="181D81DE" w:rsidR="00CA5E74" w:rsidRDefault="004D26DF" w:rsidP="00CA5E74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4A0EDDA" wp14:editId="6413DB87">
            <wp:extent cx="5274310" cy="389515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5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00CEC447" w:rsidR="00F40C13" w:rsidRDefault="00F40C13" w:rsidP="00FF587A">
      <w:pPr>
        <w:pStyle w:val="afd"/>
      </w:pPr>
      <w:bookmarkStart w:id="16" w:name="_Ref96899780"/>
      <w:bookmarkStart w:id="17" w:name="_Ref96899775"/>
      <w:r w:rsidRPr="006D272A">
        <w:t>图</w:t>
      </w:r>
      <w:r w:rsidR="00283647">
        <w:fldChar w:fldCharType="begin"/>
      </w:r>
      <w:r w:rsidR="00283647">
        <w:instrText xml:space="preserve"> STYLEREF 1 \s </w:instrText>
      </w:r>
      <w:r w:rsidR="00283647">
        <w:fldChar w:fldCharType="separate"/>
      </w:r>
      <w:r w:rsidR="00851F72">
        <w:rPr>
          <w:noProof/>
        </w:rPr>
        <w:t>4</w:t>
      </w:r>
      <w:r w:rsidR="00283647">
        <w:rPr>
          <w:noProof/>
        </w:rPr>
        <w:fldChar w:fldCharType="end"/>
      </w:r>
      <w:r w:rsidRPr="006D272A">
        <w:t>.</w:t>
      </w:r>
      <w:r w:rsidR="0055381E">
        <w:fldChar w:fldCharType="begin"/>
      </w:r>
      <w:r w:rsidR="0055381E">
        <w:instrText xml:space="preserve"> SEQ Figure \* ARABIC \s 1 </w:instrText>
      </w:r>
      <w:r w:rsidR="0055381E">
        <w:fldChar w:fldCharType="separate"/>
      </w:r>
      <w:r w:rsidR="00851F72">
        <w:rPr>
          <w:noProof/>
        </w:rPr>
        <w:t>1</w:t>
      </w:r>
      <w:r w:rsidR="0055381E">
        <w:rPr>
          <w:noProof/>
        </w:rPr>
        <w:fldChar w:fldCharType="end"/>
      </w:r>
      <w:bookmarkEnd w:id="16"/>
      <w:r w:rsidRPr="006D272A">
        <w:t xml:space="preserve"> </w:t>
      </w:r>
      <w:r w:rsidR="009266E8">
        <w:t xml:space="preserve"> </w:t>
      </w:r>
      <w:r w:rsidR="006D272A" w:rsidRPr="006D272A">
        <w:t>Site A</w:t>
      </w:r>
      <w:r w:rsidR="006D272A" w:rsidRPr="006D272A">
        <w:t>和</w:t>
      </w:r>
      <w:r w:rsidR="006D272A" w:rsidRPr="006D272A">
        <w:t>Site B</w:t>
      </w:r>
      <w:r w:rsidR="006D272A" w:rsidRPr="006D272A">
        <w:t>处的海水密度剖面</w:t>
      </w:r>
      <w:r w:rsidR="006D272A">
        <w:rPr>
          <w:rFonts w:hint="eastAsia"/>
        </w:rPr>
        <w:t>.</w:t>
      </w:r>
      <w:r w:rsidR="006D272A">
        <w:t xml:space="preserve"> </w:t>
      </w:r>
      <w:r w:rsidR="006D272A" w:rsidRPr="006D272A">
        <w:t>蓝点、</w:t>
      </w:r>
      <w:proofErr w:type="gramStart"/>
      <w:r w:rsidR="006D272A" w:rsidRPr="006D272A">
        <w:t>橙圈分别</w:t>
      </w:r>
      <w:proofErr w:type="gramEnd"/>
      <w:r w:rsidR="006D272A" w:rsidRPr="006D272A">
        <w:t>是</w:t>
      </w:r>
      <w:r w:rsidR="006D272A" w:rsidRPr="006D272A">
        <w:t>TEOS-10</w:t>
      </w:r>
      <w:r w:rsidR="006D272A" w:rsidRPr="006D272A">
        <w:t>、</w:t>
      </w:r>
      <w:r w:rsidR="006D272A" w:rsidRPr="006D272A">
        <w:t>Linear EOS</w:t>
      </w:r>
      <w:r w:rsidR="006D272A" w:rsidRPr="006D272A">
        <w:t>的计算结果</w:t>
      </w:r>
      <w:r w:rsidR="00AB30F8">
        <w:rPr>
          <w:rFonts w:hint="eastAsia"/>
        </w:rPr>
        <w:t>，</w:t>
      </w:r>
      <w:r w:rsidR="006D272A">
        <w:rPr>
          <w:rFonts w:hint="eastAsia"/>
        </w:rPr>
        <w:t>蓝实线、橙虚线</w:t>
      </w:r>
      <w:r w:rsidR="00E57E1A">
        <w:rPr>
          <w:rFonts w:hint="eastAsia"/>
        </w:rPr>
        <w:t>分别</w:t>
      </w:r>
      <w:r w:rsidR="006D272A">
        <w:rPr>
          <w:rFonts w:hint="eastAsia"/>
        </w:rPr>
        <w:t>是</w:t>
      </w:r>
      <w:r w:rsidR="000A5BB0" w:rsidRPr="006D272A">
        <w:t>TEOS-10</w:t>
      </w:r>
      <w:r w:rsidR="000A5BB0" w:rsidRPr="006D272A">
        <w:t>、</w:t>
      </w:r>
      <w:r w:rsidR="00F70F85">
        <w:rPr>
          <w:rFonts w:hint="eastAsia"/>
        </w:rPr>
        <w:t>线性</w:t>
      </w:r>
      <w:r w:rsidR="000A5BB0" w:rsidRPr="006D272A">
        <w:t>EOS</w:t>
      </w:r>
      <w:r w:rsidR="000A5BB0">
        <w:rPr>
          <w:rFonts w:hint="eastAsia"/>
        </w:rPr>
        <w:t>数据的插值结果</w:t>
      </w:r>
      <w:r w:rsidR="000A5BB0">
        <w:rPr>
          <w:rFonts w:hint="eastAsia"/>
        </w:rPr>
        <w:t>.</w:t>
      </w:r>
      <w:r w:rsidR="000A5BB0">
        <w:t xml:space="preserve"> </w:t>
      </w:r>
      <w:r w:rsidR="00A62B0B">
        <w:rPr>
          <w:rFonts w:hint="eastAsia"/>
        </w:rPr>
        <w:t>可见线性</w:t>
      </w:r>
      <w:r w:rsidR="00A62B0B">
        <w:rPr>
          <w:rFonts w:hint="eastAsia"/>
        </w:rPr>
        <w:t>EOS</w:t>
      </w:r>
      <w:r w:rsidR="00A62B0B">
        <w:rPr>
          <w:rFonts w:hint="eastAsia"/>
        </w:rPr>
        <w:t>公式在</w:t>
      </w:r>
      <w:r w:rsidR="00A62B0B">
        <w:t>B</w:t>
      </w:r>
      <w:r w:rsidR="00A62B0B">
        <w:rPr>
          <w:rFonts w:hint="eastAsia"/>
        </w:rPr>
        <w:t>处的性能与</w:t>
      </w:r>
      <w:r w:rsidR="00A62B0B">
        <w:rPr>
          <w:rFonts w:hint="eastAsia"/>
        </w:rPr>
        <w:t>TEOS</w:t>
      </w:r>
      <w:r w:rsidR="00A62B0B">
        <w:t>-10</w:t>
      </w:r>
      <w:r w:rsidR="00A62B0B">
        <w:rPr>
          <w:rFonts w:hint="eastAsia"/>
        </w:rPr>
        <w:t>的相近，而在</w:t>
      </w:r>
      <w:r w:rsidR="00A62B0B">
        <w:rPr>
          <w:rFonts w:hint="eastAsia"/>
        </w:rPr>
        <w:t>A</w:t>
      </w:r>
      <w:proofErr w:type="gramStart"/>
      <w:r w:rsidR="00A62B0B">
        <w:rPr>
          <w:rFonts w:hint="eastAsia"/>
        </w:rPr>
        <w:t>处比</w:t>
      </w:r>
      <w:proofErr w:type="gramEnd"/>
      <w:r w:rsidR="00A62B0B">
        <w:rPr>
          <w:rFonts w:hint="eastAsia"/>
        </w:rPr>
        <w:t>TEOS</w:t>
      </w:r>
      <w:r w:rsidR="00A62B0B">
        <w:t>-10</w:t>
      </w:r>
      <w:r w:rsidR="00A62B0B">
        <w:rPr>
          <w:rFonts w:hint="eastAsia"/>
        </w:rPr>
        <w:t>的密度计算结果偏高（偏高值在某个常数附近）</w:t>
      </w:r>
      <w:r w:rsidR="00A62B0B">
        <w:rPr>
          <w:rFonts w:hint="eastAsia"/>
        </w:rPr>
        <w:t>.</w:t>
      </w:r>
      <w:r w:rsidR="003175D5">
        <w:t xml:space="preserve"> </w:t>
      </w:r>
      <w:r w:rsidR="003175D5">
        <w:rPr>
          <w:rFonts w:hint="eastAsia"/>
        </w:rPr>
        <w:t>该图可用于说明</w:t>
      </w:r>
      <w:r w:rsidR="00070B1B">
        <w:rPr>
          <w:rFonts w:hint="eastAsia"/>
        </w:rPr>
        <w:t>使用</w:t>
      </w:r>
      <w:r w:rsidR="003175D5">
        <w:rPr>
          <w:rFonts w:hint="eastAsia"/>
        </w:rPr>
        <w:t>线性与非线性</w:t>
      </w:r>
      <w:r w:rsidR="003175D5">
        <w:rPr>
          <w:rFonts w:hint="eastAsia"/>
        </w:rPr>
        <w:t>EOS</w:t>
      </w:r>
      <w:r w:rsidR="00070B1B">
        <w:rPr>
          <w:rFonts w:hint="eastAsia"/>
        </w:rPr>
        <w:t>的</w:t>
      </w:r>
      <w:r w:rsidR="0052482C">
        <w:rPr>
          <w:rFonts w:hint="eastAsia"/>
        </w:rPr>
        <w:t>密度</w:t>
      </w:r>
      <w:r w:rsidR="003175D5">
        <w:rPr>
          <w:rFonts w:hint="eastAsia"/>
        </w:rPr>
        <w:t>计算结果的差异</w:t>
      </w:r>
      <w:bookmarkEnd w:id="17"/>
      <w:r w:rsidR="00972DFF">
        <w:rPr>
          <w:rFonts w:hint="eastAsia"/>
        </w:rPr>
        <w:t>.</w:t>
      </w: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23"/>
          <w:footerReference w:type="default" r:id="rId2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8" w:name="_Toc97056058"/>
      <w:r w:rsidRPr="00A06EB2">
        <w:lastRenderedPageBreak/>
        <w:t>References</w:t>
      </w:r>
      <w:bookmarkEnd w:id="18"/>
    </w:p>
    <w:p w14:paraId="553FD265" w14:textId="63F30428" w:rsidR="008B4F78" w:rsidRPr="008B4F78" w:rsidRDefault="00E4704B" w:rsidP="008B4F78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9" w:name="_ENREF_1"/>
      <w:r w:rsidR="008B4F78">
        <w:fldChar w:fldCharType="begin"/>
      </w:r>
      <w:r w:rsidR="008B4F78">
        <w:instrText xml:space="preserve"> HYPERLINK "http://www.teos-10.org/index.htm" </w:instrText>
      </w:r>
      <w:r w:rsidR="008B4F78">
        <w:fldChar w:fldCharType="separate"/>
      </w:r>
      <w:r w:rsidR="008B4F78" w:rsidRPr="008B4F78">
        <w:rPr>
          <w:rStyle w:val="aa"/>
        </w:rPr>
        <w:t>http://www.teos-10.org/index.htm</w:t>
      </w:r>
      <w:r w:rsidR="008B4F78">
        <w:fldChar w:fldCharType="end"/>
      </w:r>
      <w:r w:rsidR="008B4F78" w:rsidRPr="008B4F78">
        <w:t xml:space="preserve">.  Retrieved 2022-02-28 from </w:t>
      </w:r>
      <w:hyperlink r:id="rId25" w:history="1">
        <w:r w:rsidR="008B4F78" w:rsidRPr="008B4F78">
          <w:rPr>
            <w:rStyle w:val="aa"/>
          </w:rPr>
          <w:t>http://www.teos-10.org/index.htm</w:t>
        </w:r>
        <w:bookmarkEnd w:id="19"/>
      </w:hyperlink>
    </w:p>
    <w:p w14:paraId="46EA96D7" w14:textId="7CF36D7C" w:rsidR="008B4F78" w:rsidRPr="008B4F78" w:rsidRDefault="008B4F78" w:rsidP="008B4F78">
      <w:pPr>
        <w:pStyle w:val="EndNoteBibliography"/>
        <w:ind w:left="400" w:hanging="400"/>
      </w:pPr>
      <w:bookmarkStart w:id="20" w:name="_ENREF_2"/>
      <w:r w:rsidRPr="008B4F78">
        <w:t xml:space="preserve">Kundu, P. K., Cohen, I. M., &amp; Dowling, D. R. (2016). Chapter 3 - Kinematics. In P. K. Kundu, I. M. Cohen, &amp; D. R. Dowling (Eds.), </w:t>
      </w:r>
      <w:r w:rsidRPr="008B4F78">
        <w:rPr>
          <w:i/>
        </w:rPr>
        <w:t>Fluid Mechanics (Sixth Edition)</w:t>
      </w:r>
      <w:r w:rsidRPr="008B4F78">
        <w:t xml:space="preserve"> (pp. 77-108). Academic Press. </w:t>
      </w:r>
      <w:hyperlink r:id="rId26" w:history="1">
        <w:r w:rsidRPr="008B4F78">
          <w:rPr>
            <w:rStyle w:val="aa"/>
          </w:rPr>
          <w:t>https://doi.org/10.1016/B978-0-12-405935-1.00003-4</w:t>
        </w:r>
      </w:hyperlink>
      <w:r w:rsidRPr="008B4F78">
        <w:t xml:space="preserve"> </w:t>
      </w:r>
      <w:bookmarkEnd w:id="20"/>
    </w:p>
    <w:p w14:paraId="0305BDC5" w14:textId="77777777" w:rsidR="00A00E9E" w:rsidRDefault="008B4F78" w:rsidP="008B4F78">
      <w:pPr>
        <w:pStyle w:val="EndNoteBibliography"/>
        <w:ind w:left="400" w:hanging="400"/>
      </w:pPr>
      <w:bookmarkStart w:id="21" w:name="_ENREF_3"/>
      <w:r w:rsidRPr="008B4F78">
        <w:t xml:space="preserve">McDougall, Barker, T. J., &amp; M, P. (2011). Getting started with TEOS-10 and the Gibbs Seawater (GSW) oceanographic toolbox. </w:t>
      </w:r>
      <w:r w:rsidRPr="008B4F78">
        <w:rPr>
          <w:i/>
        </w:rPr>
        <w:t>Scor/Iapso WG</w:t>
      </w:r>
      <w:r w:rsidRPr="008B4F78">
        <w:t>,</w:t>
      </w:r>
      <w:r w:rsidRPr="008B4F78">
        <w:rPr>
          <w:i/>
        </w:rPr>
        <w:t xml:space="preserve"> 127</w:t>
      </w:r>
      <w:r w:rsidRPr="008B4F78">
        <w:t>, 1-28</w:t>
      </w:r>
      <w:bookmarkEnd w:id="21"/>
      <w:r w:rsidR="00A00E9E">
        <w:t>.</w:t>
      </w:r>
    </w:p>
    <w:p w14:paraId="195DF0C4" w14:textId="21BC3106" w:rsidR="008B4F78" w:rsidRPr="008B4F78" w:rsidRDefault="008B4F78" w:rsidP="008B4F78">
      <w:pPr>
        <w:pStyle w:val="EndNoteBibliography"/>
        <w:ind w:left="400" w:hanging="400"/>
      </w:pPr>
      <w:bookmarkStart w:id="22" w:name="_ENREF_4"/>
      <w:r w:rsidRPr="008B4F78">
        <w:t xml:space="preserve">Vallis, G. K. (2017). </w:t>
      </w:r>
      <w:r w:rsidRPr="008B4F78">
        <w:rPr>
          <w:i/>
        </w:rPr>
        <w:t>Atmospheric and Oceanic Fluid Dynamics: Fundamentals and Large-Scale Circulation</w:t>
      </w:r>
      <w:r w:rsidRPr="008B4F78">
        <w:t xml:space="preserve"> (2 ed.). Cambridge University Press. </w:t>
      </w:r>
      <w:hyperlink r:id="rId27" w:history="1">
        <w:r w:rsidRPr="008B4F78">
          <w:rPr>
            <w:rStyle w:val="aa"/>
          </w:rPr>
          <w:t>https://doi.org/10.1017/9781107588417</w:t>
        </w:r>
      </w:hyperlink>
      <w:r w:rsidRPr="008B4F78">
        <w:t xml:space="preserve"> </w:t>
      </w:r>
      <w:bookmarkEnd w:id="22"/>
    </w:p>
    <w:p w14:paraId="71BAAD41" w14:textId="77777777" w:rsidR="00A00E9E" w:rsidRDefault="008B4F78" w:rsidP="008B4F78">
      <w:pPr>
        <w:pStyle w:val="EndNoteBibliography"/>
        <w:ind w:left="400" w:hanging="400"/>
      </w:pPr>
      <w:bookmarkStart w:id="23" w:name="_ENREF_5"/>
      <w:r w:rsidRPr="008B4F78">
        <w:rPr>
          <w:rFonts w:hint="eastAsia"/>
        </w:rPr>
        <w:t>陈纪修</w:t>
      </w:r>
      <w:r w:rsidRPr="008B4F78">
        <w:t xml:space="preserve">, </w:t>
      </w:r>
      <w:r w:rsidRPr="008B4F78">
        <w:t>於崇华</w:t>
      </w:r>
      <w:r w:rsidRPr="008B4F78">
        <w:t xml:space="preserve">, &amp; </w:t>
      </w:r>
      <w:r w:rsidRPr="008B4F78">
        <w:t>金路</w:t>
      </w:r>
      <w:r w:rsidRPr="008B4F78">
        <w:t xml:space="preserve">. (2019). </w:t>
      </w:r>
      <w:r w:rsidRPr="008B4F78">
        <w:rPr>
          <w:i/>
        </w:rPr>
        <w:t>数学分析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 (3 ed.). </w:t>
      </w:r>
      <w:r w:rsidRPr="008B4F78">
        <w:t>高等教育出版社</w:t>
      </w:r>
      <w:bookmarkEnd w:id="23"/>
      <w:r w:rsidR="00A00E9E">
        <w:t>.</w:t>
      </w:r>
    </w:p>
    <w:p w14:paraId="3939BC94" w14:textId="77777777" w:rsidR="00A00E9E" w:rsidRDefault="008B4F78" w:rsidP="008B4F78">
      <w:pPr>
        <w:pStyle w:val="EndNoteBibliography"/>
        <w:ind w:left="400" w:hanging="400"/>
      </w:pPr>
      <w:bookmarkStart w:id="24" w:name="_ENREF_6"/>
      <w:r w:rsidRPr="008B4F78">
        <w:rPr>
          <w:rFonts w:hint="eastAsia"/>
        </w:rPr>
        <w:t>吴望一</w:t>
      </w:r>
      <w:r w:rsidRPr="008B4F78">
        <w:t xml:space="preserve">. (1982a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上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4"/>
      <w:r w:rsidR="00A00E9E">
        <w:t>.</w:t>
      </w:r>
    </w:p>
    <w:p w14:paraId="1C221448" w14:textId="77777777" w:rsidR="00A00E9E" w:rsidRDefault="008B4F78" w:rsidP="008B4F78">
      <w:pPr>
        <w:pStyle w:val="EndNoteBibliography"/>
        <w:ind w:left="400" w:hanging="400"/>
      </w:pPr>
      <w:bookmarkStart w:id="25" w:name="_ENREF_7"/>
      <w:r w:rsidRPr="008B4F78">
        <w:rPr>
          <w:rFonts w:hint="eastAsia"/>
        </w:rPr>
        <w:t>吴望一</w:t>
      </w:r>
      <w:r w:rsidRPr="008B4F78">
        <w:t xml:space="preserve">. (1982b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5"/>
      <w:r w:rsidR="00A00E9E">
        <w:t>.</w:t>
      </w:r>
    </w:p>
    <w:p w14:paraId="03614077" w14:textId="6E4304F5" w:rsidR="001217EE" w:rsidRDefault="00E4704B" w:rsidP="001217EE">
      <w:pPr>
        <w:pStyle w:val="a2"/>
        <w:sectPr w:rsidR="001217EE" w:rsidSect="00A07C18">
          <w:headerReference w:type="default" r:id="rId2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21A883D8" w:rsidR="0028294B" w:rsidRDefault="00C54953" w:rsidP="00E44EAB">
      <w:pPr>
        <w:pStyle w:val="10"/>
      </w:pPr>
      <w:bookmarkStart w:id="26" w:name="_Toc97056059"/>
      <w:r w:rsidRPr="008221CF">
        <w:rPr>
          <w:rFonts w:hint="eastAsia"/>
        </w:rPr>
        <w:lastRenderedPageBreak/>
        <w:t>本作业使用的</w:t>
      </w:r>
      <w:r w:rsidRPr="008221CF">
        <w:t>MATLAB程序源代码</w:t>
      </w:r>
      <w:bookmarkEnd w:id="26"/>
    </w:p>
    <w:p w14:paraId="58D6BB3A" w14:textId="059BC6C2" w:rsidR="00375708" w:rsidRDefault="003E0613" w:rsidP="003E0613">
      <w:pPr>
        <w:pStyle w:val="22"/>
      </w:pPr>
      <w:bookmarkStart w:id="27" w:name="_Toc97056060"/>
      <w:r>
        <w:rPr>
          <w:rFonts w:hint="eastAsia"/>
        </w:rPr>
        <w:t>主程序</w:t>
      </w:r>
      <w:bookmarkEnd w:id="27"/>
    </w:p>
    <w:tbl>
      <w:tblPr>
        <w:tblStyle w:val="aff"/>
        <w:tblW w:w="8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6"/>
        <w:gridCol w:w="7767"/>
      </w:tblGrid>
      <w:tr w:rsidR="00A93869" w:rsidRPr="00A93869" w14:paraId="048997E2" w14:textId="77777777" w:rsidTr="00A93869">
        <w:tc>
          <w:tcPr>
            <w:tcW w:w="516" w:type="dxa"/>
          </w:tcPr>
          <w:p w14:paraId="1A7BC262" w14:textId="7EB1C65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63E066F" w14:textId="25B48C6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.m</w:t>
            </w:r>
          </w:p>
        </w:tc>
      </w:tr>
      <w:tr w:rsidR="00A93869" w:rsidRPr="00A93869" w14:paraId="34C53C88" w14:textId="77777777" w:rsidTr="00A93869">
        <w:tc>
          <w:tcPr>
            <w:tcW w:w="516" w:type="dxa"/>
          </w:tcPr>
          <w:p w14:paraId="700DEC6A" w14:textId="26B8BFEC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D947E7D" w14:textId="18DCF77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: MATLAB code used in homework 1 (MS8402, 2022 Spring)</w:t>
            </w:r>
          </w:p>
        </w:tc>
      </w:tr>
      <w:tr w:rsidR="00A93869" w:rsidRPr="00A93869" w14:paraId="3121DAF4" w14:textId="77777777" w:rsidTr="00A93869">
        <w:tc>
          <w:tcPr>
            <w:tcW w:w="516" w:type="dxa"/>
          </w:tcPr>
          <w:p w14:paraId="0F9F7471" w14:textId="6DC58EE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DAFECF3" w14:textId="61337F1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Author: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Guoru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Wei (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危国锐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) (313017602@qq.com; weiguorui@sjtu.edu.cn)</w:t>
            </w:r>
          </w:p>
        </w:tc>
      </w:tr>
      <w:tr w:rsidR="00A93869" w:rsidRPr="00A93869" w14:paraId="0791A0AA" w14:textId="77777777" w:rsidTr="00A93869">
        <w:tc>
          <w:tcPr>
            <w:tcW w:w="516" w:type="dxa"/>
          </w:tcPr>
          <w:p w14:paraId="66A9B97A" w14:textId="7BCC504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AD990B6" w14:textId="7342D9C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tudent ID: 120034910021</w:t>
            </w:r>
          </w:p>
        </w:tc>
      </w:tr>
      <w:tr w:rsidR="00A93869" w:rsidRPr="00A93869" w14:paraId="76441209" w14:textId="77777777" w:rsidTr="00A93869">
        <w:tc>
          <w:tcPr>
            <w:tcW w:w="516" w:type="dxa"/>
          </w:tcPr>
          <w:p w14:paraId="0678F839" w14:textId="524D9E2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8CD47B0" w14:textId="183D65D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reated: 2022-02-27</w:t>
            </w:r>
          </w:p>
        </w:tc>
      </w:tr>
      <w:tr w:rsidR="00A93869" w:rsidRPr="00A93869" w14:paraId="1AEB6ED8" w14:textId="77777777" w:rsidTr="00A93869">
        <w:tc>
          <w:tcPr>
            <w:tcW w:w="516" w:type="dxa"/>
          </w:tcPr>
          <w:p w14:paraId="04B05F26" w14:textId="1179F08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74E113" w14:textId="69D753A2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Last modified: 2022-03-06</w:t>
            </w:r>
          </w:p>
        </w:tc>
      </w:tr>
      <w:tr w:rsidR="00A93869" w:rsidRPr="00A93869" w14:paraId="33A3985E" w14:textId="77777777" w:rsidTr="00A93869">
        <w:tc>
          <w:tcPr>
            <w:tcW w:w="516" w:type="dxa"/>
          </w:tcPr>
          <w:p w14:paraId="6F50FB9F" w14:textId="49BA858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5081F3F" w14:textId="7D3EDA7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2BB5E263" w14:textId="77777777" w:rsidTr="00A93869">
        <w:tc>
          <w:tcPr>
            <w:tcW w:w="516" w:type="dxa"/>
          </w:tcPr>
          <w:p w14:paraId="62641F83" w14:textId="0D25270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61917E1" w14:textId="10D1F9A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project</w:t>
            </w:r>
          </w:p>
        </w:tc>
      </w:tr>
      <w:tr w:rsidR="00A93869" w:rsidRPr="00A93869" w14:paraId="48584FF2" w14:textId="77777777" w:rsidTr="00A93869">
        <w:tc>
          <w:tcPr>
            <w:tcW w:w="516" w:type="dxa"/>
          </w:tcPr>
          <w:p w14:paraId="177CD32D" w14:textId="50E7E2F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BBACD06" w14:textId="3619D13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391A7537" w14:textId="77777777" w:rsidTr="00A93869">
        <w:tc>
          <w:tcPr>
            <w:tcW w:w="516" w:type="dxa"/>
          </w:tcPr>
          <w:p w14:paraId="59F086A4" w14:textId="51F9EDB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EFFDEFC" w14:textId="2ABE19C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</w:p>
        </w:tc>
      </w:tr>
      <w:tr w:rsidR="00A93869" w:rsidRPr="00A93869" w14:paraId="39F99DE5" w14:textId="77777777" w:rsidTr="00A93869">
        <w:tc>
          <w:tcPr>
            <w:tcW w:w="516" w:type="dxa"/>
          </w:tcPr>
          <w:p w14:paraId="3411A25C" w14:textId="14B4B4E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0F88A3" w14:textId="7B6A321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D919BE7" w14:textId="77777777" w:rsidTr="00A93869">
        <w:tc>
          <w:tcPr>
            <w:tcW w:w="516" w:type="dxa"/>
          </w:tcPr>
          <w:p w14:paraId="29322A00" w14:textId="61A2B80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82B3B60" w14:textId="238E67D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357A33B4" w14:textId="77777777" w:rsidTr="00A93869">
        <w:tc>
          <w:tcPr>
            <w:tcW w:w="516" w:type="dxa"/>
          </w:tcPr>
          <w:p w14:paraId="0CC96BEC" w14:textId="7FB5D8C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616D872" w14:textId="048210C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2</w:t>
            </w:r>
          </w:p>
        </w:tc>
      </w:tr>
      <w:tr w:rsidR="00A93869" w:rsidRPr="00A93869" w14:paraId="226D0723" w14:textId="77777777" w:rsidTr="00A93869">
        <w:tc>
          <w:tcPr>
            <w:tcW w:w="516" w:type="dxa"/>
          </w:tcPr>
          <w:p w14:paraId="308E60CB" w14:textId="0329FB1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1E5343" w14:textId="263DEBD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592AF3E5" w14:textId="77777777" w:rsidTr="00A93869">
        <w:tc>
          <w:tcPr>
            <w:tcW w:w="516" w:type="dxa"/>
          </w:tcPr>
          <w:p w14:paraId="3E44F0E5" w14:textId="3494131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BB77C5E" w14:textId="6124079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01AC8355" w14:textId="77777777" w:rsidTr="00A93869">
        <w:tc>
          <w:tcPr>
            <w:tcW w:w="516" w:type="dxa"/>
          </w:tcPr>
          <w:p w14:paraId="54A3D66C" w14:textId="77F241C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FDB788C" w14:textId="75DA596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-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A93869" w:rsidRPr="00A93869" w14:paraId="2213F767" w14:textId="77777777" w:rsidTr="00A93869">
        <w:tc>
          <w:tcPr>
            <w:tcW w:w="516" w:type="dxa"/>
          </w:tcPr>
          <w:p w14:paraId="59985E4B" w14:textId="372F09F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236F9A4" w14:textId="2C65D490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A93869" w:rsidRPr="00A93869" w14:paraId="6AE59B91" w14:textId="77777777" w:rsidTr="00A93869">
        <w:tc>
          <w:tcPr>
            <w:tcW w:w="516" w:type="dxa"/>
          </w:tcPr>
          <w:p w14:paraId="02025B79" w14:textId="1237635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306E755" w14:textId="4566561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e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A93869" w:rsidRPr="00A93869" w14:paraId="31F8F2B3" w14:textId="77777777" w:rsidTr="00A93869">
        <w:tc>
          <w:tcPr>
            <w:tcW w:w="516" w:type="dxa"/>
          </w:tcPr>
          <w:p w14:paraId="3F9840C2" w14:textId="532285C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58DF4E7" w14:textId="2F7BE8A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.4e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A93869" w:rsidRPr="00A93869" w14:paraId="6CECE61C" w14:textId="77777777" w:rsidTr="00A93869">
        <w:tc>
          <w:tcPr>
            <w:tcW w:w="516" w:type="dxa"/>
          </w:tcPr>
          <w:p w14:paraId="45B06D6C" w14:textId="4A9FA77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6837A05" w14:textId="4EF91BE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7FD1FFDE" w14:textId="77777777" w:rsidTr="00A93869">
        <w:tc>
          <w:tcPr>
            <w:tcW w:w="516" w:type="dxa"/>
          </w:tcPr>
          <w:p w14:paraId="0C24C4C8" w14:textId="061B3D3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744A746" w14:textId="1C628F6B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A93869" w:rsidRPr="00A93869" w14:paraId="7F1309B2" w14:textId="77777777" w:rsidTr="00A93869">
        <w:tc>
          <w:tcPr>
            <w:tcW w:w="516" w:type="dxa"/>
          </w:tcPr>
          <w:p w14:paraId="37283B7C" w14:textId="0FB3FA4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651E6E1" w14:textId="799DD60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y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A93869" w:rsidRPr="00A93869" w14:paraId="6543D427" w14:textId="77777777" w:rsidTr="00A93869">
        <w:tc>
          <w:tcPr>
            <w:tcW w:w="516" w:type="dxa"/>
          </w:tcPr>
          <w:p w14:paraId="2427C0C3" w14:textId="14CFB55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867E834" w14:textId="1D7ECA6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-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A93869" w:rsidRPr="00A93869" w14:paraId="7A3CCE8F" w14:textId="77777777" w:rsidTr="00A93869">
        <w:tc>
          <w:tcPr>
            <w:tcW w:w="516" w:type="dxa"/>
          </w:tcPr>
          <w:p w14:paraId="33987451" w14:textId="0CDDEB2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62EBE05" w14:textId="241ACF8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printf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gram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w(</w:t>
            </w:r>
            <w:proofErr w:type="gram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-50) = %.2d cm/s\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n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w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FD6BF48" w14:textId="77777777" w:rsidTr="00A93869">
        <w:tc>
          <w:tcPr>
            <w:tcW w:w="516" w:type="dxa"/>
          </w:tcPr>
          <w:p w14:paraId="4230207C" w14:textId="0BF51F2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9CD30D3" w14:textId="7AB30E1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7FF09DEF" w14:textId="77777777" w:rsidTr="00A93869">
        <w:tc>
          <w:tcPr>
            <w:tcW w:w="516" w:type="dxa"/>
          </w:tcPr>
          <w:p w14:paraId="7C6B8DC2" w14:textId="1C0D6EB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C750294" w14:textId="4B5AFB6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A93869" w:rsidRPr="00A93869" w14:paraId="77841AC4" w14:textId="77777777" w:rsidTr="00A93869">
        <w:tc>
          <w:tcPr>
            <w:tcW w:w="516" w:type="dxa"/>
          </w:tcPr>
          <w:p w14:paraId="022D6965" w14:textId="03704B3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CE7E68A" w14:textId="452A488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04241B89" w14:textId="77777777" w:rsidTr="00A93869">
        <w:tc>
          <w:tcPr>
            <w:tcW w:w="516" w:type="dxa"/>
          </w:tcPr>
          <w:p w14:paraId="274BE761" w14:textId="40CFEE2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203BADB" w14:textId="2330EEF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70641961" w14:textId="77777777" w:rsidTr="00A93869">
        <w:tc>
          <w:tcPr>
            <w:tcW w:w="516" w:type="dxa"/>
          </w:tcPr>
          <w:p w14:paraId="3CA822B0" w14:textId="2240BBE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840FE2E" w14:textId="25F82B7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A93869" w:rsidRPr="00A93869" w14:paraId="52651621" w14:textId="77777777" w:rsidTr="00A93869">
        <w:tc>
          <w:tcPr>
            <w:tcW w:w="516" w:type="dxa"/>
          </w:tcPr>
          <w:p w14:paraId="67C9A450" w14:textId="362B693E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B2E8304" w14:textId="1947851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9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8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4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3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A93869" w:rsidRPr="00A93869" w14:paraId="542D5B7C" w14:textId="77777777" w:rsidTr="00A93869">
        <w:tc>
          <w:tcPr>
            <w:tcW w:w="516" w:type="dxa"/>
          </w:tcPr>
          <w:p w14:paraId="5A9E2EBE" w14:textId="25A8570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B0EDC7D" w14:textId="3DB16C8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4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3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4.5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2.7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.5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5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3.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.5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A93869" w:rsidRPr="00A93869" w14:paraId="1A1ACF3B" w14:textId="77777777" w:rsidTr="00A93869">
        <w:tc>
          <w:tcPr>
            <w:tcW w:w="516" w:type="dxa"/>
          </w:tcPr>
          <w:p w14:paraId="5F1CAE92" w14:textId="2933387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B1B871A" w14:textId="017420D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A93869" w:rsidRPr="00A93869" w14:paraId="63D671D8" w14:textId="77777777" w:rsidTr="00A93869">
        <w:tc>
          <w:tcPr>
            <w:tcW w:w="516" w:type="dxa"/>
          </w:tcPr>
          <w:p w14:paraId="4DE95C44" w14:textId="7131B81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18CDBBC" w14:textId="6A62086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2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4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A93869" w:rsidRPr="00A93869" w14:paraId="35FAA9DA" w14:textId="77777777" w:rsidTr="00A93869">
        <w:tc>
          <w:tcPr>
            <w:tcW w:w="516" w:type="dxa"/>
          </w:tcPr>
          <w:p w14:paraId="776960EF" w14:textId="26886EF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4DA4E4D" w14:textId="0C85786B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0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A93869" w:rsidRPr="00A93869" w14:paraId="4478E67A" w14:textId="77777777" w:rsidTr="00A93869">
        <w:tc>
          <w:tcPr>
            <w:tcW w:w="516" w:type="dxa"/>
          </w:tcPr>
          <w:p w14:paraId="6469F988" w14:textId="5D1D8C1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C52EDC7" w14:textId="20B8964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p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: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.p(end))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A93869" w:rsidRPr="00A93869" w14:paraId="30F57FEA" w14:textId="77777777" w:rsidTr="00A93869">
        <w:tc>
          <w:tcPr>
            <w:tcW w:w="516" w:type="dxa"/>
          </w:tcPr>
          <w:p w14:paraId="43FC2421" w14:textId="6E38B38C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D2EA179" w14:textId="5096CB2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091A0C67" w14:textId="77777777" w:rsidTr="00A93869">
        <w:tc>
          <w:tcPr>
            <w:tcW w:w="516" w:type="dxa"/>
          </w:tcPr>
          <w:p w14:paraId="7AC15D9F" w14:textId="7540D26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5390FA5" w14:textId="3B02F01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Figure.</w:t>
            </w:r>
          </w:p>
        </w:tc>
      </w:tr>
      <w:tr w:rsidR="00A93869" w:rsidRPr="00A93869" w14:paraId="781E8DB4" w14:textId="77777777" w:rsidTr="00A93869">
        <w:tc>
          <w:tcPr>
            <w:tcW w:w="516" w:type="dxa"/>
          </w:tcPr>
          <w:p w14:paraId="738536E3" w14:textId="2D6494A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5A8EA1" w14:textId="6731909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756D68BA" w14:textId="77777777" w:rsidTr="00A93869">
        <w:tc>
          <w:tcPr>
            <w:tcW w:w="516" w:type="dxa"/>
          </w:tcPr>
          <w:p w14:paraId="4CB866E6" w14:textId="5ACB9D4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2F1CB7" w14:textId="5897A59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822E768" w14:textId="77777777" w:rsidTr="00A93869">
        <w:tc>
          <w:tcPr>
            <w:tcW w:w="516" w:type="dxa"/>
          </w:tcPr>
          <w:p w14:paraId="7C570CA0" w14:textId="0BB83D0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1579605" w14:textId="5950659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370ED1B2" w14:textId="77777777" w:rsidTr="00A93869">
        <w:tc>
          <w:tcPr>
            <w:tcW w:w="516" w:type="dxa"/>
          </w:tcPr>
          <w:p w14:paraId="4D430167" w14:textId="0AC8BF7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142CFE" w14:textId="328C591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A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F19EB66" w14:textId="77777777" w:rsidTr="00A93869">
        <w:tc>
          <w:tcPr>
            <w:tcW w:w="516" w:type="dxa"/>
          </w:tcPr>
          <w:p w14:paraId="07A022BF" w14:textId="376D220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E8F6B73" w14:textId="1E99A6C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B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56DB6273" w14:textId="77777777" w:rsidTr="00A93869">
        <w:tc>
          <w:tcPr>
            <w:tcW w:w="516" w:type="dxa"/>
          </w:tcPr>
          <w:p w14:paraId="308D3C4F" w14:textId="03B42D6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06892FA" w14:textId="2561B5E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37AF8532" w14:textId="77777777" w:rsidTr="00A93869">
        <w:tc>
          <w:tcPr>
            <w:tcW w:w="516" w:type="dxa"/>
          </w:tcPr>
          <w:p w14:paraId="455B2C74" w14:textId="08A6B77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95CC99E" w14:textId="354F7C2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ensity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kg/$\rm{m}^3$)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7DDAD00B" w14:textId="77777777" w:rsidTr="00A93869">
        <w:tc>
          <w:tcPr>
            <w:tcW w:w="516" w:type="dxa"/>
          </w:tcPr>
          <w:p w14:paraId="0746E949" w14:textId="3D4062C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3959DFD" w14:textId="55C525C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)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272342F7" w14:textId="77777777" w:rsidTr="00A93869">
        <w:tc>
          <w:tcPr>
            <w:tcW w:w="516" w:type="dxa"/>
          </w:tcPr>
          <w:p w14:paraId="5D344A3B" w14:textId="24174E2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E6C2DBB" w14:textId="46704C8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tle_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w1 Q3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0888F77" w14:textId="77777777" w:rsidTr="00A93869">
        <w:tc>
          <w:tcPr>
            <w:tcW w:w="516" w:type="dxa"/>
          </w:tcPr>
          <w:p w14:paraId="28959A1D" w14:textId="52654B2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CCC404" w14:textId="3A1090F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511FBC87" w14:textId="77777777" w:rsidTr="00A93869">
        <w:tc>
          <w:tcPr>
            <w:tcW w:w="516" w:type="dxa"/>
          </w:tcPr>
          <w:p w14:paraId="300315AF" w14:textId="2595322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1F4A30A" w14:textId="0E460A3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464B6875" w14:textId="77777777" w:rsidTr="00A93869">
        <w:tc>
          <w:tcPr>
            <w:tcW w:w="516" w:type="dxa"/>
          </w:tcPr>
          <w:p w14:paraId="660D9AB5" w14:textId="02A1361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99077A9" w14:textId="0163A06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emf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6E94EDA7" w14:textId="77777777" w:rsidTr="00A93869">
        <w:tc>
          <w:tcPr>
            <w:tcW w:w="516" w:type="dxa"/>
          </w:tcPr>
          <w:p w14:paraId="7CD8F6FE" w14:textId="42CEF4B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5F33714" w14:textId="32F5054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png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343711DD" w14:textId="77777777" w:rsidTr="00A93869">
        <w:tc>
          <w:tcPr>
            <w:tcW w:w="516" w:type="dxa"/>
          </w:tcPr>
          <w:p w14:paraId="4EA15477" w14:textId="4AA9C8BC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26E1561" w14:textId="2A886BE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2491A076" w14:textId="77777777" w:rsidTr="00A93869">
        <w:tc>
          <w:tcPr>
            <w:tcW w:w="516" w:type="dxa"/>
          </w:tcPr>
          <w:p w14:paraId="05D876FC" w14:textId="426E286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FB52D24" w14:textId="1E322C4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local functions</w:t>
            </w:r>
          </w:p>
        </w:tc>
      </w:tr>
      <w:tr w:rsidR="00A93869" w:rsidRPr="00A93869" w14:paraId="13FD7AED" w14:textId="77777777" w:rsidTr="00A93869">
        <w:tc>
          <w:tcPr>
            <w:tcW w:w="516" w:type="dxa"/>
          </w:tcPr>
          <w:p w14:paraId="68C3C87F" w14:textId="5EE1691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1C5954E" w14:textId="5C594BF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7DD0E19E" w14:textId="77777777" w:rsidTr="00A93869">
        <w:tc>
          <w:tcPr>
            <w:tcW w:w="516" w:type="dxa"/>
          </w:tcPr>
          <w:p w14:paraId="3B38AC2F" w14:textId="79FC221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E61824E" w14:textId="39EFAFD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environment</w:t>
            </w:r>
          </w:p>
        </w:tc>
      </w:tr>
      <w:tr w:rsidR="00A93869" w:rsidRPr="00A93869" w14:paraId="483F5C50" w14:textId="77777777" w:rsidTr="00A93869">
        <w:tc>
          <w:tcPr>
            <w:tcW w:w="516" w:type="dxa"/>
          </w:tcPr>
          <w:p w14:paraId="0E3E73E2" w14:textId="3E3A7F5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16C7132" w14:textId="083256F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46039C58" w14:textId="77777777" w:rsidTr="00A93869">
        <w:tc>
          <w:tcPr>
            <w:tcW w:w="516" w:type="dxa"/>
          </w:tcPr>
          <w:p w14:paraId="7D184533" w14:textId="019E35C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1C5380A" w14:textId="0CF0632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557794B6" w14:textId="77777777" w:rsidTr="00A93869">
        <w:tc>
          <w:tcPr>
            <w:tcW w:w="516" w:type="dxa"/>
          </w:tcPr>
          <w:p w14:paraId="1F16C33C" w14:textId="0A76895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391A51A" w14:textId="2723AFA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et up project directory</w:t>
            </w:r>
          </w:p>
        </w:tc>
      </w:tr>
      <w:tr w:rsidR="00A93869" w:rsidRPr="00A93869" w14:paraId="3C32A36D" w14:textId="77777777" w:rsidTr="00A93869">
        <w:tc>
          <w:tcPr>
            <w:tcW w:w="516" w:type="dxa"/>
          </w:tcPr>
          <w:p w14:paraId="5E62539C" w14:textId="378A1768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790E1C8" w14:textId="474C8A4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A9386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~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isfolde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oc/fig/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0D630182" w14:textId="77777777" w:rsidTr="00A93869">
        <w:tc>
          <w:tcPr>
            <w:tcW w:w="516" w:type="dxa"/>
          </w:tcPr>
          <w:p w14:paraId="77E10A70" w14:textId="65E8310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DB46A68" w14:textId="7D2E64E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proofErr w:type="spellStart"/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mkdir</w:t>
            </w:r>
            <w:proofErr w:type="spellEnd"/>
            <w:proofErr w:type="gramStart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..</w:t>
            </w:r>
            <w:proofErr w:type="gram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/doc/fig/</w:t>
            </w:r>
          </w:p>
        </w:tc>
      </w:tr>
      <w:tr w:rsidR="00A93869" w:rsidRPr="00A93869" w14:paraId="17DA3668" w14:textId="77777777" w:rsidTr="00A93869">
        <w:tc>
          <w:tcPr>
            <w:tcW w:w="516" w:type="dxa"/>
          </w:tcPr>
          <w:p w14:paraId="1BA9743B" w14:textId="77FC4B0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A3D9718" w14:textId="0F5A70E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A9386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93869" w:rsidRPr="00A93869" w14:paraId="493134F0" w14:textId="77777777" w:rsidTr="00A93869">
        <w:tc>
          <w:tcPr>
            <w:tcW w:w="516" w:type="dxa"/>
          </w:tcPr>
          <w:p w14:paraId="067EEC2B" w14:textId="4CAAA3F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9660096" w14:textId="4EDCC50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onfigure searching path</w:t>
            </w:r>
          </w:p>
        </w:tc>
      </w:tr>
      <w:tr w:rsidR="00A93869" w:rsidRPr="00A93869" w14:paraId="4FFE346C" w14:textId="77777777" w:rsidTr="00A93869">
        <w:tc>
          <w:tcPr>
            <w:tcW w:w="516" w:type="dxa"/>
          </w:tcPr>
          <w:p w14:paraId="2C1E19F8" w14:textId="27AA8CE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FC8A8BC" w14:textId="4E36EC8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mfile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fullpath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full path and name of the file in which the call occurs, not including the filename extension.</w:t>
            </w:r>
          </w:p>
        </w:tc>
      </w:tr>
      <w:tr w:rsidR="00A93869" w:rsidRPr="00A93869" w14:paraId="0E6D9B3A" w14:textId="77777777" w:rsidTr="00A93869">
        <w:tc>
          <w:tcPr>
            <w:tcW w:w="516" w:type="dxa"/>
          </w:tcPr>
          <w:p w14:paraId="6952181C" w14:textId="03936D7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62E0473" w14:textId="19D707C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file_full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end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length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93869" w:rsidRPr="00A93869" w14:paraId="05F4743D" w14:textId="77777777" w:rsidTr="00A93869">
        <w:tc>
          <w:tcPr>
            <w:tcW w:w="516" w:type="dxa"/>
          </w:tcPr>
          <w:p w14:paraId="3094B1D6" w14:textId="2533B65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E8C5AE" w14:textId="0D73DA9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add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ata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A93869" w:rsidRPr="00A93869" w14:paraId="6285EE67" w14:textId="77777777" w:rsidTr="00A93869">
        <w:tc>
          <w:tcPr>
            <w:tcW w:w="516" w:type="dxa"/>
          </w:tcPr>
          <w:p w14:paraId="1DC5B4B2" w14:textId="2497E49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1BFB57" w14:textId="53772B5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    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c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dds the specified folders to the top of the search path for the current MATLAB® session.</w:t>
            </w:r>
          </w:p>
        </w:tc>
      </w:tr>
      <w:tr w:rsidR="00A93869" w:rsidRPr="00A93869" w14:paraId="77783CF8" w14:textId="77777777" w:rsidTr="00A93869">
        <w:tc>
          <w:tcPr>
            <w:tcW w:w="516" w:type="dxa"/>
          </w:tcPr>
          <w:p w14:paraId="72C14A9E" w14:textId="47C264C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17CF4B" w14:textId="44B1C43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93869" w:rsidRPr="00A93869" w14:paraId="4440935B" w14:textId="77777777" w:rsidTr="00A93869">
        <w:tc>
          <w:tcPr>
            <w:tcW w:w="516" w:type="dxa"/>
          </w:tcPr>
          <w:p w14:paraId="6BDA80A7" w14:textId="38A28A6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AC7F64B" w14:textId="7C588B0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536AD4F9" w14:textId="77777777" w:rsidTr="00A93869">
        <w:tc>
          <w:tcPr>
            <w:tcW w:w="516" w:type="dxa"/>
          </w:tcPr>
          <w:p w14:paraId="1B66F0F8" w14:textId="7ECE50D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C61EA6A" w14:textId="3886834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A93869" w:rsidRPr="00A93869" w14:paraId="7BA6809A" w14:textId="77777777" w:rsidTr="00A93869">
        <w:tc>
          <w:tcPr>
            <w:tcW w:w="516" w:type="dxa"/>
          </w:tcPr>
          <w:p w14:paraId="77F0761C" w14:textId="3349F89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4794706" w14:textId="57371A1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51B9E612" w14:textId="77777777" w:rsidTr="00A93869">
        <w:tc>
          <w:tcPr>
            <w:tcW w:w="516" w:type="dxa"/>
          </w:tcPr>
          <w:p w14:paraId="3AF8E150" w14:textId="06887F7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DA08277" w14:textId="5EF0123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454C4A61" w14:textId="77777777" w:rsidTr="00A93869">
        <w:tc>
          <w:tcPr>
            <w:tcW w:w="516" w:type="dxa"/>
          </w:tcPr>
          <w:p w14:paraId="0F3C628C" w14:textId="02BFFF2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3BC2E62" w14:textId="78E89F8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_3</w:t>
            </w:r>
          </w:p>
        </w:tc>
      </w:tr>
      <w:tr w:rsidR="00A93869" w:rsidRPr="00A93869" w14:paraId="78002DA1" w14:textId="77777777" w:rsidTr="00A93869">
        <w:tc>
          <w:tcPr>
            <w:tcW w:w="516" w:type="dxa"/>
          </w:tcPr>
          <w:p w14:paraId="20E1066A" w14:textId="4A411D0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ACE50D8" w14:textId="1A9D5560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.</w:t>
            </w:r>
          </w:p>
        </w:tc>
      </w:tr>
      <w:tr w:rsidR="00A93869" w:rsidRPr="00A93869" w14:paraId="677564F9" w14:textId="77777777" w:rsidTr="00A93869">
        <w:tc>
          <w:tcPr>
            <w:tcW w:w="516" w:type="dxa"/>
          </w:tcPr>
          <w:p w14:paraId="20835890" w14:textId="667A8F4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9E37E69" w14:textId="73BFCF5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A93869" w:rsidRPr="00A93869" w14:paraId="73E8749C" w14:textId="77777777" w:rsidTr="00A93869">
        <w:tc>
          <w:tcPr>
            <w:tcW w:w="516" w:type="dxa"/>
          </w:tcPr>
          <w:p w14:paraId="38124E16" w14:textId="43DDCA9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AF94B4" w14:textId="69E9594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</w:p>
        </w:tc>
      </w:tr>
      <w:tr w:rsidR="00A93869" w:rsidRPr="00A93869" w14:paraId="080BBFB7" w14:textId="77777777" w:rsidTr="00A93869">
        <w:tc>
          <w:tcPr>
            <w:tcW w:w="516" w:type="dxa"/>
          </w:tcPr>
          <w:p w14:paraId="0E69CF7D" w14:textId="62DD62A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7CE7FDB" w14:textId="314A674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</w:p>
        </w:tc>
      </w:tr>
      <w:tr w:rsidR="00A93869" w:rsidRPr="00A93869" w14:paraId="6CABD663" w14:textId="77777777" w:rsidTr="00A93869">
        <w:tc>
          <w:tcPr>
            <w:tcW w:w="516" w:type="dxa"/>
          </w:tcPr>
          <w:p w14:paraId="02413735" w14:textId="366E15C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5C68A13" w14:textId="0C49B21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</w:p>
        </w:tc>
      </w:tr>
      <w:tr w:rsidR="00A93869" w:rsidRPr="00A93869" w14:paraId="6E9DF5A5" w14:textId="77777777" w:rsidTr="00A93869">
        <w:tc>
          <w:tcPr>
            <w:tcW w:w="516" w:type="dxa"/>
          </w:tcPr>
          <w:p w14:paraId="749368D5" w14:textId="6A1E316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74C8BDA" w14:textId="1AEF977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</w:p>
        </w:tc>
      </w:tr>
      <w:tr w:rsidR="00A93869" w:rsidRPr="00A93869" w14:paraId="53C7F215" w14:textId="77777777" w:rsidTr="00A93869">
        <w:tc>
          <w:tcPr>
            <w:tcW w:w="516" w:type="dxa"/>
          </w:tcPr>
          <w:p w14:paraId="156E7466" w14:textId="771149A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CE5B7C6" w14:textId="56299CB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"</w:t>
            </w:r>
          </w:p>
        </w:tc>
      </w:tr>
      <w:tr w:rsidR="00A93869" w:rsidRPr="00A93869" w14:paraId="448085FB" w14:textId="77777777" w:rsidTr="00A93869">
        <w:tc>
          <w:tcPr>
            <w:tcW w:w="516" w:type="dxa"/>
          </w:tcPr>
          <w:p w14:paraId="07BA6B74" w14:textId="48A936E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89EF096" w14:textId="497424F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93869" w:rsidRPr="00A93869" w14:paraId="5EE74E35" w14:textId="77777777" w:rsidTr="00A93869">
        <w:tc>
          <w:tcPr>
            <w:tcW w:w="516" w:type="dxa"/>
          </w:tcPr>
          <w:p w14:paraId="718A9A38" w14:textId="251137A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1A0BFB5" w14:textId="15B8E73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01710D37" w14:textId="77777777" w:rsidTr="00A93869">
        <w:tc>
          <w:tcPr>
            <w:tcW w:w="516" w:type="dxa"/>
          </w:tcPr>
          <w:p w14:paraId="79C35E8A" w14:textId="1DD28F1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AB01DB8" w14:textId="6D4B387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A93869" w:rsidRPr="00A93869" w14:paraId="57D687F2" w14:textId="77777777" w:rsidTr="00A93869">
        <w:tc>
          <w:tcPr>
            <w:tcW w:w="516" w:type="dxa"/>
          </w:tcPr>
          <w:p w14:paraId="6BAD5EC0" w14:textId="70546BF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914A3A3" w14:textId="570EBE7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SA_CT_inter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A and CT interpolation to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p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on a cast</w:t>
            </w:r>
          </w:p>
        </w:tc>
      </w:tr>
      <w:tr w:rsidR="00A93869" w:rsidRPr="00A93869" w14:paraId="58C641A5" w14:textId="77777777" w:rsidTr="00A93869">
        <w:tc>
          <w:tcPr>
            <w:tcW w:w="516" w:type="dxa"/>
          </w:tcPr>
          <w:p w14:paraId="5577801D" w14:textId="3E0736C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C2A2B26" w14:textId="7518DA3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1F73D5DC" w14:textId="77777777" w:rsidTr="00A93869">
        <w:tc>
          <w:tcPr>
            <w:tcW w:w="516" w:type="dxa"/>
          </w:tcPr>
          <w:p w14:paraId="5105EAF6" w14:textId="1153B0C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8D145E9" w14:textId="647AAB2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1. Calculate density with the linear Equations of State (EOS).</w:t>
            </w:r>
          </w:p>
        </w:tc>
      </w:tr>
      <w:tr w:rsidR="00A93869" w:rsidRPr="00A93869" w14:paraId="6747C8AF" w14:textId="77777777" w:rsidTr="00A93869">
        <w:tc>
          <w:tcPr>
            <w:tcW w:w="516" w:type="dxa"/>
          </w:tcPr>
          <w:p w14:paraId="706FA402" w14:textId="0D591BF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9E02713" w14:textId="6B13C4B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176EB1C8" w14:textId="77777777" w:rsidTr="00A93869">
        <w:tc>
          <w:tcPr>
            <w:tcW w:w="516" w:type="dxa"/>
          </w:tcPr>
          <w:p w14:paraId="74D880EF" w14:textId="270D97A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EAD809" w14:textId="05F3CBA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27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]</w:t>
            </w:r>
          </w:p>
        </w:tc>
      </w:tr>
      <w:tr w:rsidR="00A93869" w:rsidRPr="00A93869" w14:paraId="7C6B6220" w14:textId="77777777" w:rsidTr="00A93869">
        <w:tc>
          <w:tcPr>
            <w:tcW w:w="516" w:type="dxa"/>
          </w:tcPr>
          <w:p w14:paraId="4D7200B4" w14:textId="14A5302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CA6F756" w14:textId="30D744A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1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</w:t>
            </w:r>
            <w:proofErr w:type="gram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/(</w:t>
            </w:r>
            <w:proofErr w:type="gram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eg C)]</w:t>
            </w:r>
          </w:p>
        </w:tc>
      </w:tr>
      <w:tr w:rsidR="00A93869" w:rsidRPr="00A93869" w14:paraId="27F12479" w14:textId="77777777" w:rsidTr="00A93869">
        <w:tc>
          <w:tcPr>
            <w:tcW w:w="516" w:type="dxa"/>
          </w:tcPr>
          <w:p w14:paraId="5AD16B0F" w14:textId="3E7E219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EA05532" w14:textId="2991D62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7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/(g/kg)]</w:t>
            </w:r>
          </w:p>
        </w:tc>
      </w:tr>
      <w:tr w:rsidR="00A93869" w:rsidRPr="00A93869" w14:paraId="4EB1B59E" w14:textId="77777777" w:rsidTr="00A93869">
        <w:tc>
          <w:tcPr>
            <w:tcW w:w="516" w:type="dxa"/>
          </w:tcPr>
          <w:p w14:paraId="714DABA8" w14:textId="1F03C21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9111078" w14:textId="2F0516E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  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  <w:proofErr w:type="gram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[kg/m^3/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A93869" w:rsidRPr="00A93869" w14:paraId="6AACBC68" w14:textId="77777777" w:rsidTr="00A93869">
        <w:tc>
          <w:tcPr>
            <w:tcW w:w="516" w:type="dxa"/>
          </w:tcPr>
          <w:p w14:paraId="052A0821" w14:textId="14A6A5C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2914911" w14:textId="4BBF4E42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3E01BF06" w14:textId="77777777" w:rsidTr="00A93869">
        <w:tc>
          <w:tcPr>
            <w:tcW w:w="516" w:type="dxa"/>
          </w:tcPr>
          <w:p w14:paraId="1F85E208" w14:textId="183031E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FC4DA90" w14:textId="38869EC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unc_rho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-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93869" w:rsidRPr="00A93869" w14:paraId="71C66151" w14:textId="77777777" w:rsidTr="00A93869">
        <w:tc>
          <w:tcPr>
            <w:tcW w:w="516" w:type="dxa"/>
          </w:tcPr>
          <w:p w14:paraId="364455C4" w14:textId="30F471F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40A14A1" w14:textId="6E3D070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</w:t>
            </w:r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559EABD7" w14:textId="77777777" w:rsidTr="00A93869">
        <w:tc>
          <w:tcPr>
            <w:tcW w:w="516" w:type="dxa"/>
          </w:tcPr>
          <w:p w14:paraId="33FB8F6F" w14:textId="311EA39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29051CA" w14:textId="769B042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2070487D" w14:textId="77777777" w:rsidTr="00A93869">
        <w:tc>
          <w:tcPr>
            <w:tcW w:w="516" w:type="dxa"/>
          </w:tcPr>
          <w:p w14:paraId="0B989A5A" w14:textId="71338CB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33341CE" w14:textId="54BA569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39F2BDF3" w14:textId="77777777" w:rsidTr="00A93869">
        <w:tc>
          <w:tcPr>
            <w:tcW w:w="516" w:type="dxa"/>
          </w:tcPr>
          <w:p w14:paraId="028174EB" w14:textId="38D050A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99B649" w14:textId="78662AB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2. Use TEOS-10 to compute the density.</w:t>
            </w:r>
          </w:p>
        </w:tc>
      </w:tr>
      <w:tr w:rsidR="00A93869" w:rsidRPr="00A93869" w14:paraId="040ECAFF" w14:textId="77777777" w:rsidTr="00A93869">
        <w:tc>
          <w:tcPr>
            <w:tcW w:w="516" w:type="dxa"/>
          </w:tcPr>
          <w:p w14:paraId="2D1DFD94" w14:textId="251380D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06DEC4B" w14:textId="3B6F04F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NOTE: Since the location of site A &amp; B is not provided, I </w:t>
            </w:r>
            <w:proofErr w:type="gram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have to</w:t>
            </w:r>
            <w:proofErr w:type="gram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let SA, CT</w:t>
            </w:r>
          </w:p>
        </w:tc>
      </w:tr>
      <w:tr w:rsidR="00A93869" w:rsidRPr="00A93869" w14:paraId="5D04DAF4" w14:textId="77777777" w:rsidTr="00A93869">
        <w:tc>
          <w:tcPr>
            <w:tcW w:w="516" w:type="dxa"/>
          </w:tcPr>
          <w:p w14:paraId="7BE62B5E" w14:textId="5549516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68E52A2" w14:textId="7295E7A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(TEOS-10) be SP, t, and therefore the results here should not be correct.</w:t>
            </w:r>
          </w:p>
        </w:tc>
      </w:tr>
      <w:tr w:rsidR="00A93869" w:rsidRPr="00A93869" w14:paraId="1941A1CF" w14:textId="77777777" w:rsidTr="00A93869">
        <w:tc>
          <w:tcPr>
            <w:tcW w:w="516" w:type="dxa"/>
          </w:tcPr>
          <w:p w14:paraId="425E9E72" w14:textId="2B3AEE8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E50B522" w14:textId="481AACA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627474B6" w14:textId="77777777" w:rsidTr="00A93869">
        <w:tc>
          <w:tcPr>
            <w:tcW w:w="516" w:type="dxa"/>
          </w:tcPr>
          <w:p w14:paraId="3D4128BA" w14:textId="02D2F07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5E94E7B" w14:textId="42F1471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alculates in-situ density from Absolute Salinity and Conservative Temperature.</w:t>
            </w:r>
          </w:p>
        </w:tc>
      </w:tr>
      <w:tr w:rsidR="00A93869" w:rsidRPr="00A93869" w14:paraId="42ED2318" w14:textId="77777777" w:rsidTr="00A93869">
        <w:tc>
          <w:tcPr>
            <w:tcW w:w="516" w:type="dxa"/>
          </w:tcPr>
          <w:p w14:paraId="10BA778D" w14:textId="77AF6BF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8AE5484" w14:textId="07C44C9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TEOS_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E7C3433" w14:textId="77777777" w:rsidTr="00A93869">
        <w:tc>
          <w:tcPr>
            <w:tcW w:w="516" w:type="dxa"/>
          </w:tcPr>
          <w:p w14:paraId="111238DE" w14:textId="40D6DCD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E683313" w14:textId="5C890F0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66668D24" w14:textId="77777777" w:rsidTr="00A93869">
        <w:tc>
          <w:tcPr>
            <w:tcW w:w="516" w:type="dxa"/>
          </w:tcPr>
          <w:p w14:paraId="6FF89045" w14:textId="0458A23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EB4945" w14:textId="031C4E6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plot</w:t>
            </w:r>
          </w:p>
        </w:tc>
      </w:tr>
      <w:tr w:rsidR="00A93869" w:rsidRPr="00A93869" w14:paraId="7B3CA382" w14:textId="77777777" w:rsidTr="00A93869">
        <w:tc>
          <w:tcPr>
            <w:tcW w:w="516" w:type="dxa"/>
          </w:tcPr>
          <w:p w14:paraId="42D8AEA4" w14:textId="3D4ACE6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7419D4F" w14:textId="2DC3928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6895805E" w14:textId="77777777" w:rsidTr="00A93869">
        <w:tc>
          <w:tcPr>
            <w:tcW w:w="516" w:type="dxa"/>
          </w:tcPr>
          <w:p w14:paraId="4AB1061B" w14:textId="31C0274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0599AD3" w14:textId="0DB09782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7516F7E0" w14:textId="77777777" w:rsidTr="00A93869">
        <w:tc>
          <w:tcPr>
            <w:tcW w:w="516" w:type="dxa"/>
          </w:tcPr>
          <w:p w14:paraId="43173473" w14:textId="5EA3E0D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A6A8FAF" w14:textId="0444164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l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0E5E9951" w14:textId="77777777" w:rsidTr="00A93869">
        <w:tc>
          <w:tcPr>
            <w:tcW w:w="516" w:type="dxa"/>
          </w:tcPr>
          <w:p w14:paraId="081C44F1" w14:textId="210B24E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D303B46" w14:textId="6C44026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TEOS_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OS-10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811FBA6" w14:textId="77777777" w:rsidTr="00A93869">
        <w:tc>
          <w:tcPr>
            <w:tcW w:w="516" w:type="dxa"/>
          </w:tcPr>
          <w:p w14:paraId="35A21348" w14:textId="6F340A6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E2C6455" w14:textId="3F8D953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A93869" w:rsidRPr="00A93869" w14:paraId="57A12AA2" w14:textId="77777777" w:rsidTr="00A93869">
        <w:tc>
          <w:tcPr>
            <w:tcW w:w="516" w:type="dxa"/>
          </w:tcPr>
          <w:p w14:paraId="6506F888" w14:textId="6C06332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4F0094A" w14:textId="25CA82C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.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9631850" w14:textId="77777777" w:rsidTr="00A93869">
        <w:tc>
          <w:tcPr>
            <w:tcW w:w="516" w:type="dxa"/>
          </w:tcPr>
          <w:p w14:paraId="691BB446" w14:textId="50072F8E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CED5F05" w14:textId="5779721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XColo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Colo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E321720" w14:textId="77777777" w:rsidTr="00A93869">
        <w:tc>
          <w:tcPr>
            <w:tcW w:w="516" w:type="dxa"/>
          </w:tcPr>
          <w:p w14:paraId="3453275F" w14:textId="3B3EB11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9A87235" w14:textId="66DFD74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63558073" w14:textId="77777777" w:rsidTr="00A93869">
        <w:tc>
          <w:tcPr>
            <w:tcW w:w="516" w:type="dxa"/>
          </w:tcPr>
          <w:p w14:paraId="0A35F7C9" w14:textId="3628509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2ADDF20" w14:textId="751A3A2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xe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0E5DE2B3" w14:textId="77777777" w:rsidTr="00A93869">
        <w:tc>
          <w:tcPr>
            <w:tcW w:w="516" w:type="dxa"/>
          </w:tcPr>
          <w:p w14:paraId="7B547EA1" w14:textId="4983A6F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22DB3F7" w14:textId="536F992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you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le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93869" w:rsidRPr="00A93869" w14:paraId="0D5A763E" w14:textId="77777777" w:rsidTr="00A93869">
        <w:tc>
          <w:tcPr>
            <w:tcW w:w="516" w:type="dxa"/>
          </w:tcPr>
          <w:p w14:paraId="341416CA" w14:textId="5445080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2CEA9F2" w14:textId="738AEF8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-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EOS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077D9FAC" w14:textId="77777777" w:rsidTr="00A93869">
        <w:tc>
          <w:tcPr>
            <w:tcW w:w="516" w:type="dxa"/>
          </w:tcPr>
          <w:p w14:paraId="7F7746BE" w14:textId="7F62F768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276ED61" w14:textId="01BB09E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A93869" w:rsidRPr="00A93869" w14:paraId="6F8836A4" w14:textId="77777777" w:rsidTr="00A93869">
        <w:tc>
          <w:tcPr>
            <w:tcW w:w="516" w:type="dxa"/>
          </w:tcPr>
          <w:p w14:paraId="7CBB9866" w14:textId="12A48F9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9633F81" w14:textId="1DE1DBD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73A2435F" w14:textId="77777777" w:rsidTr="00A93869">
        <w:tc>
          <w:tcPr>
            <w:tcW w:w="516" w:type="dxa"/>
          </w:tcPr>
          <w:p w14:paraId="7E2B6D58" w14:textId="6B24BC7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7A5184E" w14:textId="43D2845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Di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ckLabelInterprete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AxisLocation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op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AxisLocation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ight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</w:t>
            </w:r>
            <w:proofErr w:type="gram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}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LimitMetho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ght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100F599C" w14:textId="77777777" w:rsidTr="00A93869">
        <w:tc>
          <w:tcPr>
            <w:tcW w:w="516" w:type="dxa"/>
          </w:tcPr>
          <w:p w14:paraId="46E42A5A" w14:textId="1856BDF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2FF87F4" w14:textId="630EB93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2B26BA1F" w14:textId="77777777" w:rsidTr="00A93869">
        <w:tc>
          <w:tcPr>
            <w:tcW w:w="516" w:type="dxa"/>
          </w:tcPr>
          <w:p w14:paraId="4FF3A20D" w14:textId="7997B12E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7ED7177" w14:textId="3A39A17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kaxe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Axes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xy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485EBFD9" w14:textId="77777777" w:rsidTr="00A93869">
        <w:tc>
          <w:tcPr>
            <w:tcW w:w="516" w:type="dxa"/>
          </w:tcPr>
          <w:p w14:paraId="25DC8668" w14:textId="6AE8E5A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7BF1394" w14:textId="509CAE6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plot_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EOS-10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inear EOS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Location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west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7F8937CC" w14:textId="77777777" w:rsidTr="00A93869">
        <w:tc>
          <w:tcPr>
            <w:tcW w:w="516" w:type="dxa"/>
          </w:tcPr>
          <w:p w14:paraId="2E59E1B4" w14:textId="69DADEE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5F2D2AD" w14:textId="19D1C3E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nnotation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xtbo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6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</w:t>
            </w:r>
            <w:r w:rsidR="002F784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8</w:t>
            </w:r>
            <w:bookmarkStart w:id="28" w:name="_GoBack"/>
            <w:bookmarkEnd w:id="28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6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6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tring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Styl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Weight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l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8AB61EE" w14:textId="77777777" w:rsidTr="00A93869">
        <w:tc>
          <w:tcPr>
            <w:tcW w:w="516" w:type="dxa"/>
          </w:tcPr>
          <w:p w14:paraId="0085597F" w14:textId="36583CB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E2E7E2D" w14:textId="4934900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487B9F18" w14:textId="77777777" w:rsidTr="00A93869">
        <w:tc>
          <w:tcPr>
            <w:tcW w:w="516" w:type="dxa"/>
          </w:tcPr>
          <w:p w14:paraId="6F9E3425" w14:textId="7DCFEBC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1D8E2A5" w14:textId="16C71C8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93869" w:rsidRPr="00A93869" w14:paraId="308B9456" w14:textId="77777777" w:rsidTr="00A93869">
        <w:tc>
          <w:tcPr>
            <w:tcW w:w="516" w:type="dxa"/>
          </w:tcPr>
          <w:p w14:paraId="68914317" w14:textId="4FE0B6C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9933CAD" w14:textId="2343514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</w:tbl>
    <w:p w14:paraId="4424BC32" w14:textId="77777777" w:rsidR="00A93869" w:rsidRPr="00A93869" w:rsidRDefault="00A93869" w:rsidP="00A93869">
      <w:pPr>
        <w:pStyle w:val="a2"/>
        <w:ind w:firstLine="0"/>
      </w:pPr>
    </w:p>
    <w:p w14:paraId="6511C9FA" w14:textId="57959097" w:rsidR="003E0613" w:rsidRDefault="003E0613" w:rsidP="003E0613">
      <w:pPr>
        <w:pStyle w:val="22"/>
      </w:pPr>
      <w:bookmarkStart w:id="29" w:name="_Toc97056061"/>
      <w:r>
        <w:rPr>
          <w:rFonts w:hint="eastAsia"/>
        </w:rPr>
        <w:t>子程序</w:t>
      </w:r>
      <w:bookmarkEnd w:id="29"/>
    </w:p>
    <w:p w14:paraId="7FB290E8" w14:textId="1ED23C61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9" w:history="1">
        <w:r w:rsidR="00F00069">
          <w:rPr>
            <w:rStyle w:val="aa"/>
          </w:rPr>
          <w:t>https://github.com/grwei/SJTU_2021-2022-2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</w:p>
    <w:sectPr w:rsidR="00780EC4" w:rsidRPr="00780EC4" w:rsidSect="00A07C18">
      <w:headerReference w:type="defaul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345DDC" w14:textId="77777777" w:rsidR="0055381E" w:rsidRDefault="0055381E" w:rsidP="00E26F2C">
      <w:r>
        <w:separator/>
      </w:r>
    </w:p>
  </w:endnote>
  <w:endnote w:type="continuationSeparator" w:id="0">
    <w:p w14:paraId="750E22D9" w14:textId="77777777" w:rsidR="0055381E" w:rsidRDefault="0055381E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12F882CC" w:rsidR="00681A00" w:rsidRPr="00C2554F" w:rsidRDefault="00681A0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4D26DF">
      <w:rPr>
        <w:rFonts w:ascii="Times New Roman" w:eastAsia="宋体" w:hAnsi="Times New Roman" w:cs="Times New Roman"/>
        <w:noProof/>
      </w:rPr>
      <w:t>2022-03-06 21:52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28B96E0B" w:rsidR="00681A00" w:rsidRPr="00C2554F" w:rsidRDefault="00681A0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2F7840">
      <w:rPr>
        <w:rFonts w:ascii="Times New Roman" w:eastAsia="宋体" w:hAnsi="Times New Roman" w:cs="Times New Roman"/>
        <w:b/>
        <w:noProof/>
      </w:rPr>
      <w:instrText>13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2F7840">
      <w:rPr>
        <w:rFonts w:ascii="Times New Roman" w:eastAsia="宋体" w:hAnsi="Times New Roman" w:cs="Times New Roman"/>
        <w:b/>
        <w:noProof/>
      </w:rPr>
      <w:t>11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4D26DF">
      <w:rPr>
        <w:rFonts w:ascii="Times New Roman" w:eastAsia="宋体" w:hAnsi="Times New Roman" w:cs="Times New Roman"/>
        <w:noProof/>
      </w:rPr>
      <w:t>2022-03-06 21:52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6EC16A" w14:textId="77777777" w:rsidR="0055381E" w:rsidRDefault="0055381E" w:rsidP="00E26F2C">
      <w:r>
        <w:separator/>
      </w:r>
    </w:p>
  </w:footnote>
  <w:footnote w:type="continuationSeparator" w:id="0">
    <w:p w14:paraId="3BC2AA11" w14:textId="77777777" w:rsidR="0055381E" w:rsidRDefault="0055381E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681A00" w:rsidRPr="00943C60" w:rsidRDefault="00681A0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681A00" w:rsidRDefault="00681A00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681A00" w:rsidRPr="00E26F2C" w:rsidRDefault="00681A0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681A00" w:rsidRPr="00943C60" w:rsidRDefault="00681A0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681A00" w:rsidRDefault="00681A00" w:rsidP="00E26F2C">
    <w:pPr>
      <w:pStyle w:val="a6"/>
      <w:rPr>
        <w:rFonts w:ascii="Times New Roman" w:eastAsia="宋体" w:hAnsi="Times New Roman" w:cs="Times New Roman"/>
      </w:rPr>
    </w:pPr>
  </w:p>
  <w:p w14:paraId="5816BFA6" w14:textId="36C59E06" w:rsidR="00681A00" w:rsidRPr="00E26F2C" w:rsidRDefault="00681A0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2F7840">
      <w:rPr>
        <w:rFonts w:ascii="Times New Roman" w:eastAsia="宋体" w:hAnsi="Times New Roman" w:cs="Times New Roman" w:hint="eastAsia"/>
        <w:noProof/>
      </w:rPr>
      <w:t>第</w:t>
    </w:r>
    <w:r w:rsidR="002F7840">
      <w:rPr>
        <w:rFonts w:ascii="Times New Roman" w:eastAsia="宋体" w:hAnsi="Times New Roman" w:cs="Times New Roman" w:hint="eastAsia"/>
        <w:noProof/>
      </w:rPr>
      <w:t>3</w:t>
    </w:r>
    <w:r w:rsidR="002F7840">
      <w:rPr>
        <w:rFonts w:ascii="Times New Roman" w:eastAsia="宋体" w:hAnsi="Times New Roman" w:cs="Times New Roman" w:hint="eastAsia"/>
        <w:noProof/>
      </w:rPr>
      <w:t>题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681A00" w:rsidRPr="00943C60" w:rsidRDefault="00681A0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681A00" w:rsidRDefault="00681A00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681A00" w:rsidRPr="00E26F2C" w:rsidRDefault="00681A0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681A00" w:rsidRPr="00943C60" w:rsidRDefault="00681A0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4" name="图片 1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681A00" w:rsidRDefault="00681A00" w:rsidP="00E26F2C">
    <w:pPr>
      <w:pStyle w:val="a6"/>
      <w:rPr>
        <w:rFonts w:ascii="Times New Roman" w:eastAsia="宋体" w:hAnsi="Times New Roman" w:cs="Times New Roman"/>
      </w:rPr>
    </w:pPr>
  </w:p>
  <w:p w14:paraId="23ACD25E" w14:textId="54D95A5F" w:rsidR="00681A00" w:rsidRPr="00E26F2C" w:rsidRDefault="00681A0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2F7840">
      <w:rPr>
        <w:rFonts w:ascii="Times New Roman" w:eastAsia="宋体" w:hAnsi="Times New Roman" w:cs="Times New Roman" w:hint="eastAsia"/>
        <w:noProof/>
      </w:rPr>
      <w:t>附录</w:t>
    </w:r>
    <w:r w:rsidR="002F7840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&lt;/item&gt;&lt;item&gt;3&lt;/item&gt;&lt;item&gt;4&lt;/item&gt;&lt;item&gt;5&lt;/item&gt;&lt;item&gt;6&lt;/item&gt;&lt;item&gt;8&lt;/item&gt;&lt;item&gt;9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7F53"/>
    <w:rsid w:val="000E1913"/>
    <w:rsid w:val="000E34D5"/>
    <w:rsid w:val="000F46A5"/>
    <w:rsid w:val="001020F4"/>
    <w:rsid w:val="0010215F"/>
    <w:rsid w:val="0010529D"/>
    <w:rsid w:val="00113349"/>
    <w:rsid w:val="001217EE"/>
    <w:rsid w:val="00123357"/>
    <w:rsid w:val="001347DF"/>
    <w:rsid w:val="001363CC"/>
    <w:rsid w:val="001552F1"/>
    <w:rsid w:val="00164A5E"/>
    <w:rsid w:val="00167417"/>
    <w:rsid w:val="0017033C"/>
    <w:rsid w:val="00185EFD"/>
    <w:rsid w:val="00186A76"/>
    <w:rsid w:val="00196BC4"/>
    <w:rsid w:val="00197340"/>
    <w:rsid w:val="001B7AC9"/>
    <w:rsid w:val="001C1202"/>
    <w:rsid w:val="001C2A48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363A2"/>
    <w:rsid w:val="0024297B"/>
    <w:rsid w:val="002460DA"/>
    <w:rsid w:val="00263054"/>
    <w:rsid w:val="00265A3B"/>
    <w:rsid w:val="002746DC"/>
    <w:rsid w:val="00275B31"/>
    <w:rsid w:val="00281BC9"/>
    <w:rsid w:val="002822A9"/>
    <w:rsid w:val="0028294B"/>
    <w:rsid w:val="00283647"/>
    <w:rsid w:val="002958CE"/>
    <w:rsid w:val="00295F21"/>
    <w:rsid w:val="002A27B2"/>
    <w:rsid w:val="002A3CB9"/>
    <w:rsid w:val="002A4496"/>
    <w:rsid w:val="002B1A3A"/>
    <w:rsid w:val="002C312A"/>
    <w:rsid w:val="002C405D"/>
    <w:rsid w:val="002C4748"/>
    <w:rsid w:val="002C7921"/>
    <w:rsid w:val="002D2351"/>
    <w:rsid w:val="002D587D"/>
    <w:rsid w:val="002E2C50"/>
    <w:rsid w:val="002F13A3"/>
    <w:rsid w:val="002F700C"/>
    <w:rsid w:val="002F7840"/>
    <w:rsid w:val="00314782"/>
    <w:rsid w:val="003175D5"/>
    <w:rsid w:val="00330FFF"/>
    <w:rsid w:val="003434B9"/>
    <w:rsid w:val="00343683"/>
    <w:rsid w:val="00347617"/>
    <w:rsid w:val="00361D57"/>
    <w:rsid w:val="00367212"/>
    <w:rsid w:val="003754D2"/>
    <w:rsid w:val="00375708"/>
    <w:rsid w:val="0038172F"/>
    <w:rsid w:val="00385573"/>
    <w:rsid w:val="00385DF3"/>
    <w:rsid w:val="00391F4A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0CE0"/>
    <w:rsid w:val="003D4D88"/>
    <w:rsid w:val="003E0613"/>
    <w:rsid w:val="003E4412"/>
    <w:rsid w:val="003E6583"/>
    <w:rsid w:val="003F18B6"/>
    <w:rsid w:val="003F2DAD"/>
    <w:rsid w:val="003F4BE5"/>
    <w:rsid w:val="003F6EA4"/>
    <w:rsid w:val="003F78DF"/>
    <w:rsid w:val="003F7AB8"/>
    <w:rsid w:val="0040066E"/>
    <w:rsid w:val="004018E0"/>
    <w:rsid w:val="00402882"/>
    <w:rsid w:val="004153ED"/>
    <w:rsid w:val="00432C03"/>
    <w:rsid w:val="0043577F"/>
    <w:rsid w:val="00435CB7"/>
    <w:rsid w:val="00443934"/>
    <w:rsid w:val="004507D5"/>
    <w:rsid w:val="00455993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A7D7B"/>
    <w:rsid w:val="004A7EA6"/>
    <w:rsid w:val="004C6BA8"/>
    <w:rsid w:val="004D09F2"/>
    <w:rsid w:val="004D26DF"/>
    <w:rsid w:val="004D73F4"/>
    <w:rsid w:val="004E2363"/>
    <w:rsid w:val="004F15C3"/>
    <w:rsid w:val="004F372E"/>
    <w:rsid w:val="00521687"/>
    <w:rsid w:val="0052482C"/>
    <w:rsid w:val="00527A61"/>
    <w:rsid w:val="00534321"/>
    <w:rsid w:val="00535BCA"/>
    <w:rsid w:val="00545783"/>
    <w:rsid w:val="00552B2F"/>
    <w:rsid w:val="00552FF5"/>
    <w:rsid w:val="0055381E"/>
    <w:rsid w:val="005614DC"/>
    <w:rsid w:val="00562AC9"/>
    <w:rsid w:val="00563091"/>
    <w:rsid w:val="00565F96"/>
    <w:rsid w:val="00574711"/>
    <w:rsid w:val="005824FE"/>
    <w:rsid w:val="005A2047"/>
    <w:rsid w:val="005A265F"/>
    <w:rsid w:val="005A36BA"/>
    <w:rsid w:val="005B09BE"/>
    <w:rsid w:val="005B0F18"/>
    <w:rsid w:val="005B6C8F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2756"/>
    <w:rsid w:val="005F340C"/>
    <w:rsid w:val="005F5655"/>
    <w:rsid w:val="005F65E7"/>
    <w:rsid w:val="00600CDA"/>
    <w:rsid w:val="006117E4"/>
    <w:rsid w:val="00615CEA"/>
    <w:rsid w:val="00626968"/>
    <w:rsid w:val="006302FB"/>
    <w:rsid w:val="00633446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5EB9"/>
    <w:rsid w:val="00672D90"/>
    <w:rsid w:val="00673F08"/>
    <w:rsid w:val="00681A00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D20A2"/>
    <w:rsid w:val="006D272A"/>
    <w:rsid w:val="006D2A87"/>
    <w:rsid w:val="006D58B4"/>
    <w:rsid w:val="006D6FD9"/>
    <w:rsid w:val="006E7921"/>
    <w:rsid w:val="007022C0"/>
    <w:rsid w:val="0070305B"/>
    <w:rsid w:val="00703C32"/>
    <w:rsid w:val="00704774"/>
    <w:rsid w:val="007058A6"/>
    <w:rsid w:val="0071143F"/>
    <w:rsid w:val="007170B6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5143"/>
    <w:rsid w:val="007B6D23"/>
    <w:rsid w:val="007B7552"/>
    <w:rsid w:val="007C02B4"/>
    <w:rsid w:val="007C03B9"/>
    <w:rsid w:val="007D4258"/>
    <w:rsid w:val="007D53AA"/>
    <w:rsid w:val="007D53D9"/>
    <w:rsid w:val="007E4988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63AE8"/>
    <w:rsid w:val="00866F96"/>
    <w:rsid w:val="00867E78"/>
    <w:rsid w:val="008757C5"/>
    <w:rsid w:val="00887768"/>
    <w:rsid w:val="008932BA"/>
    <w:rsid w:val="00895D59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E6D6F"/>
    <w:rsid w:val="008F2E2F"/>
    <w:rsid w:val="008F3317"/>
    <w:rsid w:val="008F4CC2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2DFF"/>
    <w:rsid w:val="00974514"/>
    <w:rsid w:val="009747B0"/>
    <w:rsid w:val="00990246"/>
    <w:rsid w:val="00997787"/>
    <w:rsid w:val="009A7094"/>
    <w:rsid w:val="009B3632"/>
    <w:rsid w:val="009C44A4"/>
    <w:rsid w:val="009D2A35"/>
    <w:rsid w:val="009D328D"/>
    <w:rsid w:val="009D50B5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6221"/>
    <w:rsid w:val="00A439B0"/>
    <w:rsid w:val="00A62B0B"/>
    <w:rsid w:val="00A6649A"/>
    <w:rsid w:val="00A67360"/>
    <w:rsid w:val="00A74236"/>
    <w:rsid w:val="00A75EFC"/>
    <w:rsid w:val="00A8040B"/>
    <w:rsid w:val="00A83CB6"/>
    <w:rsid w:val="00A84EFD"/>
    <w:rsid w:val="00A90CBD"/>
    <w:rsid w:val="00A93869"/>
    <w:rsid w:val="00AA085A"/>
    <w:rsid w:val="00AA200B"/>
    <w:rsid w:val="00AA653D"/>
    <w:rsid w:val="00AA6585"/>
    <w:rsid w:val="00AA74E5"/>
    <w:rsid w:val="00AB30F8"/>
    <w:rsid w:val="00AB378E"/>
    <w:rsid w:val="00AC0BA1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91C8C"/>
    <w:rsid w:val="00B94023"/>
    <w:rsid w:val="00B95E38"/>
    <w:rsid w:val="00BA3ED1"/>
    <w:rsid w:val="00BA4C27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2402"/>
    <w:rsid w:val="00C23E48"/>
    <w:rsid w:val="00C2554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287B"/>
    <w:rsid w:val="00CA5E74"/>
    <w:rsid w:val="00CA6EA5"/>
    <w:rsid w:val="00CC20C9"/>
    <w:rsid w:val="00CC731C"/>
    <w:rsid w:val="00CD0DE8"/>
    <w:rsid w:val="00CE159B"/>
    <w:rsid w:val="00CE23F6"/>
    <w:rsid w:val="00CE36CB"/>
    <w:rsid w:val="00CE73D5"/>
    <w:rsid w:val="00CE7C31"/>
    <w:rsid w:val="00CF2D87"/>
    <w:rsid w:val="00CF3F30"/>
    <w:rsid w:val="00D05237"/>
    <w:rsid w:val="00D24905"/>
    <w:rsid w:val="00D25A90"/>
    <w:rsid w:val="00D27A76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605B0"/>
    <w:rsid w:val="00D64A65"/>
    <w:rsid w:val="00D7062B"/>
    <w:rsid w:val="00D71CCC"/>
    <w:rsid w:val="00D7430D"/>
    <w:rsid w:val="00D90CE0"/>
    <w:rsid w:val="00D91BE1"/>
    <w:rsid w:val="00D93D45"/>
    <w:rsid w:val="00D96A83"/>
    <w:rsid w:val="00D979C5"/>
    <w:rsid w:val="00DA1BEA"/>
    <w:rsid w:val="00DA1FAB"/>
    <w:rsid w:val="00DB2733"/>
    <w:rsid w:val="00DB35F9"/>
    <w:rsid w:val="00DB6F83"/>
    <w:rsid w:val="00DC1E56"/>
    <w:rsid w:val="00DC2D05"/>
    <w:rsid w:val="00DD0D85"/>
    <w:rsid w:val="00DD4EE0"/>
    <w:rsid w:val="00DF3513"/>
    <w:rsid w:val="00DF5AAB"/>
    <w:rsid w:val="00E006B2"/>
    <w:rsid w:val="00E02842"/>
    <w:rsid w:val="00E05665"/>
    <w:rsid w:val="00E05FF1"/>
    <w:rsid w:val="00E124FB"/>
    <w:rsid w:val="00E1356A"/>
    <w:rsid w:val="00E13D5D"/>
    <w:rsid w:val="00E178CC"/>
    <w:rsid w:val="00E21365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70B6"/>
    <w:rsid w:val="00EC383B"/>
    <w:rsid w:val="00EC3B13"/>
    <w:rsid w:val="00EC46DE"/>
    <w:rsid w:val="00ED5CD6"/>
    <w:rsid w:val="00ED5F89"/>
    <w:rsid w:val="00ED6E57"/>
    <w:rsid w:val="00EE693D"/>
    <w:rsid w:val="00F00069"/>
    <w:rsid w:val="00F13B8C"/>
    <w:rsid w:val="00F15997"/>
    <w:rsid w:val="00F15A61"/>
    <w:rsid w:val="00F17A46"/>
    <w:rsid w:val="00F2062B"/>
    <w:rsid w:val="00F232FA"/>
    <w:rsid w:val="00F2492E"/>
    <w:rsid w:val="00F40C13"/>
    <w:rsid w:val="00F42DCA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AB"/>
    <w:rsid w:val="00F87CD2"/>
    <w:rsid w:val="00F90138"/>
    <w:rsid w:val="00F934F9"/>
    <w:rsid w:val="00FB41B9"/>
    <w:rsid w:val="00FC0562"/>
    <w:rsid w:val="00FC15B4"/>
    <w:rsid w:val="00FD5067"/>
    <w:rsid w:val="00FD7252"/>
    <w:rsid w:val="00FE40BC"/>
    <w:rsid w:val="00FE4D6B"/>
    <w:rsid w:val="00FE6174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doi.org/10.1016/B978-0-12-405935-1.00003-4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://www.teos-10.org/index.htm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github.com/grwei/SJTU_2021-2022-2-MS840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oter" Target="footer2.xm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eader" Target="header2.xml"/><Relationship Id="rId28" Type="http://schemas.openxmlformats.org/officeDocument/2006/relationships/header" Target="header3.xml"/><Relationship Id="rId10" Type="http://schemas.openxmlformats.org/officeDocument/2006/relationships/footer" Target="footer1.xml"/><Relationship Id="rId19" Type="http://schemas.openxmlformats.org/officeDocument/2006/relationships/image" Target="media/image10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hyperlink" Target="https://doi.org/10.1017/9781107588417" TargetMode="External"/><Relationship Id="rId30" Type="http://schemas.openxmlformats.org/officeDocument/2006/relationships/header" Target="header4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F4C8BD49-7A32-45BF-8875-B345C9C0E8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20</TotalTime>
  <Pages>13</Pages>
  <Words>4996</Words>
  <Characters>28480</Characters>
  <Application>Microsoft Office Word</Application>
  <DocSecurity>0</DocSecurity>
  <Lines>237</Lines>
  <Paragraphs>66</Paragraphs>
  <ScaleCrop>false</ScaleCrop>
  <Company/>
  <LinksUpToDate>false</LinksUpToDate>
  <CharactersWithSpaces>334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45</cp:revision>
  <cp:lastPrinted>2022-02-28T03:25:00Z</cp:lastPrinted>
  <dcterms:created xsi:type="dcterms:W3CDTF">2022-02-25T14:05:00Z</dcterms:created>
  <dcterms:modified xsi:type="dcterms:W3CDTF">2022-03-06T16:04:00Z</dcterms:modified>
</cp:coreProperties>
</file>